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B3164E" w14:textId="431F81B2" w:rsidR="00FF6DAF" w:rsidRDefault="00FF6DAF" w:rsidP="008B3D07">
      <w:pPr>
        <w:pStyle w:val="Title"/>
        <w:spacing w:line="360" w:lineRule="auto"/>
      </w:pPr>
      <w:bookmarkStart w:id="0" w:name="_GoBack"/>
      <w:bookmarkEnd w:id="0"/>
      <w:r>
        <w:t xml:space="preserve">Evidence of range-wide patterns in </w:t>
      </w:r>
      <w:r w:rsidR="00E11EFB">
        <w:t>growth for northeast pacific sablefish</w:t>
      </w:r>
      <w:r w:rsidR="006D560E">
        <w:t xml:space="preserve"> using a new data-driven detection method</w:t>
      </w:r>
    </w:p>
    <w:p w14:paraId="15B7BCCE" w14:textId="28BCFFB0" w:rsidR="00C40E68" w:rsidRPr="004906F5" w:rsidRDefault="00C40E68" w:rsidP="008B3D07">
      <w:pPr>
        <w:spacing w:line="360" w:lineRule="auto"/>
      </w:pPr>
      <w:r w:rsidRPr="004906F5">
        <w:t>Kapur,</w:t>
      </w:r>
      <w:r>
        <w:t xml:space="preserve"> M., </w:t>
      </w:r>
      <w:proofErr w:type="spellStart"/>
      <w:r>
        <w:t>Haltuch</w:t>
      </w:r>
      <w:proofErr w:type="spellEnd"/>
      <w:r>
        <w:t>, M., [others] Punt, A.</w:t>
      </w:r>
    </w:p>
    <w:p w14:paraId="44D2DEE9" w14:textId="4FAFDFB1" w:rsidR="00C40E68" w:rsidRPr="004906F5" w:rsidRDefault="00C40E68" w:rsidP="008B3D07">
      <w:pPr>
        <w:spacing w:line="360" w:lineRule="auto"/>
      </w:pPr>
      <w:r w:rsidRPr="004906F5">
        <w:t xml:space="preserve">Keywords: growth, von </w:t>
      </w:r>
      <w:proofErr w:type="spellStart"/>
      <w:r>
        <w:t>B</w:t>
      </w:r>
      <w:r w:rsidRPr="004906F5">
        <w:t>ertalanffy</w:t>
      </w:r>
      <w:proofErr w:type="spellEnd"/>
      <w:r w:rsidRPr="004906F5">
        <w:t>, stock assessment, sablefish, spatial variability</w:t>
      </w:r>
    </w:p>
    <w:p w14:paraId="3F7417CB" w14:textId="33856D1D" w:rsidR="001A1B0A" w:rsidRPr="004906F5" w:rsidRDefault="001A1B0A" w:rsidP="008B3D07">
      <w:pPr>
        <w:pStyle w:val="Heading1"/>
        <w:spacing w:line="360" w:lineRule="auto"/>
      </w:pPr>
      <w:commentRangeStart w:id="1"/>
      <w:r w:rsidRPr="004906F5">
        <w:t>Introduction</w:t>
      </w:r>
      <w:commentRangeEnd w:id="1"/>
      <w:r w:rsidR="00B34995">
        <w:rPr>
          <w:rStyle w:val="CommentReference"/>
          <w:b w:val="0"/>
        </w:rPr>
        <w:commentReference w:id="1"/>
      </w:r>
    </w:p>
    <w:p w14:paraId="17803C7F" w14:textId="397C2B26" w:rsidR="00416528" w:rsidRPr="004906F5" w:rsidRDefault="00015DE8" w:rsidP="00B34995">
      <w:pPr>
        <w:spacing w:line="240" w:lineRule="auto"/>
        <w:jc w:val="both"/>
      </w:pPr>
      <w:r w:rsidRPr="004906F5">
        <w:t>Sablefish (</w:t>
      </w:r>
      <w:proofErr w:type="spellStart"/>
      <w:r w:rsidRPr="004906F5">
        <w:rPr>
          <w:i/>
        </w:rPr>
        <w:t>Anoplopoma</w:t>
      </w:r>
      <w:proofErr w:type="spellEnd"/>
      <w:r w:rsidRPr="004906F5">
        <w:rPr>
          <w:i/>
        </w:rPr>
        <w:t xml:space="preserve"> fimbria</w:t>
      </w:r>
      <w:r w:rsidRPr="004906F5">
        <w:t xml:space="preserve">) are a highly mobile, long-lived, valuable groundfish that have high movement rates (10 – 88% annual movement probabilities across Alaska, </w:t>
      </w:r>
      <w:r w:rsidR="00624B17">
        <w:fldChar w:fldCharType="begin" w:fldLock="1"/>
      </w:r>
      <w:r w:rsidR="002D4639">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Dana H. Hanselman et al., 2015)","manualFormatting":"Hanselman et al. 2015)","plainTextFormattedCitation":"(Dana H. Hanselman et al., 2015)","previouslyFormattedCitation":"(Dana H. Hanselman et al., 2015)"},"properties":{"noteIndex":0},"schema":"https://github.com/citation-style-language/schema/raw/master/csl-citation.json"}</w:instrText>
      </w:r>
      <w:r w:rsidR="00624B17">
        <w:fldChar w:fldCharType="separate"/>
      </w:r>
      <w:r w:rsidR="00624B17" w:rsidRPr="00624B17">
        <w:rPr>
          <w:noProof/>
        </w:rPr>
        <w:t xml:space="preserve">Hanselman </w:t>
      </w:r>
      <w:r w:rsidR="00934441">
        <w:rPr>
          <w:noProof/>
        </w:rPr>
        <w:t>et al. 2015)</w:t>
      </w:r>
      <w:r w:rsidR="00624B17">
        <w:fldChar w:fldCharType="end"/>
      </w:r>
      <w:r w:rsidR="00624B17">
        <w:t xml:space="preserve"> </w:t>
      </w:r>
      <w:r w:rsidRPr="004906F5">
        <w:t xml:space="preserve">and range from Southern California to the Bering Sea. Concurrent population declines across the entire range during the past few decades have increased concern about the </w:t>
      </w:r>
      <w:del w:id="2" w:author="Punt, Andre (O&amp;A, Hobart)" w:date="2019-01-23T07:33:00Z">
        <w:r w:rsidRPr="004906F5" w:rsidDel="00B34995">
          <w:delText xml:space="preserve">populations’ </w:delText>
        </w:r>
      </w:del>
      <w:r w:rsidRPr="004906F5">
        <w:t xml:space="preserve">status </w:t>
      </w:r>
      <w:ins w:id="3" w:author="Punt, Andre (O&amp;A, Hobart)" w:date="2019-01-23T07:33:00Z">
        <w:r w:rsidR="00B34995">
          <w:t xml:space="preserve">of sablefish </w:t>
        </w:r>
      </w:ins>
      <w:r w:rsidRPr="004906F5">
        <w:t xml:space="preserve">and </w:t>
      </w:r>
      <w:ins w:id="4" w:author="Punt, Andre (O&amp;A, Hobart)" w:date="2019-01-23T07:33:00Z">
        <w:r w:rsidR="00B34995">
          <w:t xml:space="preserve">interest in the </w:t>
        </w:r>
      </w:ins>
      <w:r w:rsidRPr="004906F5">
        <w:t xml:space="preserve">causes of </w:t>
      </w:r>
      <w:proofErr w:type="spellStart"/>
      <w:proofErr w:type="gramStart"/>
      <w:r w:rsidRPr="004906F5">
        <w:t>th</w:t>
      </w:r>
      <w:proofErr w:type="gramEnd"/>
      <w:del w:id="5" w:author="Punt, Andre (O&amp;A, Hobart)" w:date="2019-01-23T07:34:00Z">
        <w:r w:rsidRPr="004906F5" w:rsidDel="00B34995">
          <w:delText>is</w:delText>
        </w:r>
      </w:del>
      <w:ins w:id="6" w:author="Punt, Andre (O&amp;A, Hobart)" w:date="2019-01-23T07:34:00Z">
        <w:r w:rsidR="00B34995">
          <w:t>w</w:t>
        </w:r>
      </w:ins>
      <w:proofErr w:type="spellEnd"/>
      <w:r w:rsidRPr="004906F5">
        <w:t xml:space="preserve"> downward trend. Traditionally, sablefish stock assessment and management has occurred independently at regional scales, namely Alaska</w:t>
      </w:r>
      <w:r w:rsidR="00E21EB4" w:rsidRPr="004906F5">
        <w:t xml:space="preserve">, </w:t>
      </w:r>
      <w:r w:rsidRPr="004906F5">
        <w:t>British Columbia</w:t>
      </w:r>
      <w:r w:rsidR="008074A5" w:rsidRPr="004906F5">
        <w:t xml:space="preserve">, </w:t>
      </w:r>
      <w:r w:rsidRPr="004906F5">
        <w:t>and the US West Coast</w:t>
      </w:r>
      <w:r w:rsidR="008074A5" w:rsidRPr="004906F5">
        <w:t>, assuming</w:t>
      </w:r>
      <w:r w:rsidRPr="004906F5">
        <w:t xml:space="preserve"> that these are closed stocks. However, recent genetic work has shown that NE Pacific sablefish are not genetically distinct between these traditional management areas </w:t>
      </w:r>
      <w:r w:rsidRPr="004906F5">
        <w:fldChar w:fldCharType="begin" w:fldLock="1"/>
      </w:r>
      <w:r w:rsidR="007E7B4A">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 &lt;i&gt;Anoplopoma fimbria&lt;/i&gt; )","type":"article-journal","volume":"74"},"uris":["http://www.mendeley.com/documents/?uuid=8aade615-663c-43cf-844d-34fc8ae3df93"]}],"mendeley":{"formattedCitation":"(Jasonowicz et al., 2017)","plainTextFormattedCitation":"(Jasonowicz et al., 2017)","previouslyFormattedCitation":"(Jasonowicz et al., 2017)"},"properties":{"noteIndex":0},"schema":"https://github.com/citation-style-language/schema/raw/master/csl-citation.json"}</w:instrText>
      </w:r>
      <w:r w:rsidRPr="004906F5">
        <w:fldChar w:fldCharType="separate"/>
      </w:r>
      <w:r w:rsidR="00624B17" w:rsidRPr="00624B17">
        <w:rPr>
          <w:noProof/>
        </w:rPr>
        <w:t>(Jasonowicz et al., 2017)</w:t>
      </w:r>
      <w:r w:rsidRPr="004906F5">
        <w:fldChar w:fldCharType="end"/>
      </w:r>
      <w:r w:rsidRPr="004906F5">
        <w:t>, though there is evidence for differences in growth rate and size-at-maturity throughout the range</w:t>
      </w:r>
      <w:r w:rsidR="004973C8">
        <w:t xml:space="preserve"> </w:t>
      </w:r>
      <w:r w:rsidR="004973C8">
        <w:fldChar w:fldCharType="begin" w:fldLock="1"/>
      </w:r>
      <w:r w:rsidR="00B06507">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rsidR="004973C8">
        <w:fldChar w:fldCharType="separate"/>
      </w:r>
      <w:r w:rsidR="004973C8" w:rsidRPr="004973C8">
        <w:rPr>
          <w:noProof/>
        </w:rPr>
        <w:t>(McDevitt, 1990)</w:t>
      </w:r>
      <w:r w:rsidR="004973C8">
        <w:fldChar w:fldCharType="end"/>
      </w:r>
      <w:r w:rsidR="004973C8">
        <w:t>.</w:t>
      </w:r>
      <w:r w:rsidRPr="004906F5">
        <w:t xml:space="preserve"> </w:t>
      </w:r>
      <w:r w:rsidR="00416528" w:rsidRPr="004906F5">
        <w:t xml:space="preserve">This suggests that the current delineation of assessment and management regions is incongruent with the stock’s actual spatial </w:t>
      </w:r>
      <w:r w:rsidR="00055CBF" w:rsidRPr="004906F5">
        <w:t>structure and</w:t>
      </w:r>
      <w:r w:rsidR="00416528" w:rsidRPr="004906F5">
        <w:t xml:space="preserve"> motivates research that would enable the construction of a population dynamics model </w:t>
      </w:r>
      <w:del w:id="7" w:author="Punt, Andre (O&amp;A, Hobart)" w:date="2019-01-23T07:34:00Z">
        <w:r w:rsidR="00416528" w:rsidRPr="004906F5" w:rsidDel="00B34995">
          <w:delText xml:space="preserve">which </w:delText>
        </w:r>
      </w:del>
      <w:ins w:id="8" w:author="Punt, Andre (O&amp;A, Hobart)" w:date="2019-01-23T07:34:00Z">
        <w:r w:rsidR="00B34995">
          <w:t>that</w:t>
        </w:r>
        <w:r w:rsidR="00B34995" w:rsidRPr="004906F5">
          <w:t xml:space="preserve"> </w:t>
        </w:r>
      </w:ins>
      <w:r w:rsidR="00416528" w:rsidRPr="004906F5">
        <w:t>represents the spatial heterogeneity of sablefish throughout their range.</w:t>
      </w:r>
    </w:p>
    <w:p w14:paraId="3BB01433" w14:textId="57DC88ED" w:rsidR="00416528" w:rsidRPr="00C56542" w:rsidRDefault="00347759" w:rsidP="00B34995">
      <w:pPr>
        <w:spacing w:line="240" w:lineRule="auto"/>
        <w:jc w:val="both"/>
        <w:rPr>
          <w:i/>
        </w:rPr>
      </w:pPr>
      <w:r w:rsidRPr="004906F5">
        <w:t>Growth rates of fish within a population</w:t>
      </w:r>
      <w:r w:rsidR="008074A5" w:rsidRPr="004906F5">
        <w:t xml:space="preserve">, which </w:t>
      </w:r>
      <w:r w:rsidRPr="004906F5">
        <w:t>are</w:t>
      </w:r>
      <w:r w:rsidR="008074A5" w:rsidRPr="004906F5">
        <w:t xml:space="preserve"> generally parameterized using the von </w:t>
      </w:r>
      <w:r w:rsidRPr="004906F5">
        <w:t xml:space="preserve">Bertalanffy growth function </w:t>
      </w:r>
      <w:r w:rsidRPr="004906F5">
        <w:fldChar w:fldCharType="begin" w:fldLock="1"/>
      </w:r>
      <w:r w:rsidR="007E7B4A">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Pr="004906F5">
        <w:fldChar w:fldCharType="separate"/>
      </w:r>
      <w:r w:rsidRPr="004906F5">
        <w:rPr>
          <w:noProof/>
        </w:rPr>
        <w:t>(VBGF, von Bertalanffy, 1957)</w:t>
      </w:r>
      <w:r w:rsidRPr="004906F5">
        <w:fldChar w:fldCharType="end"/>
      </w:r>
      <w:r w:rsidR="00015DE8" w:rsidRPr="004906F5">
        <w:t xml:space="preserve"> </w:t>
      </w:r>
      <w:r w:rsidR="008074A5" w:rsidRPr="004906F5">
        <w:t>can influe</w:t>
      </w:r>
      <w:r w:rsidR="00CB7C57">
        <w:t>n</w:t>
      </w:r>
      <w:r w:rsidR="00A50DB7">
        <w:t>ce</w:t>
      </w:r>
      <w:r w:rsidR="008074A5" w:rsidRPr="004906F5">
        <w:t xml:space="preserve"> stock assessment results </w:t>
      </w:r>
      <w:r w:rsidR="00805C18">
        <w:fldChar w:fldCharType="begin" w:fldLock="1"/>
      </w:r>
      <w:r w:rsidR="008C7E57">
        <w:instrText>ADDIN CSL_CITATION {"citationItems":[{"id":"ITEM-1","itemData":{"DOI":"10.1016/j.fishres.2003.09.028","ISBN":"1206221631","ISSN":"01657836","abstract":"Monte Carlo simulation is used to assess the performance of a size-structured stock assessment method of the type commonly employed to assess rock lobster populations in Australia and New Zealand. The simulations consider the impact of measurement error and process error in catchability and the length at 50% selectivity, as well as the implications of pooling data across populations that differ in terms of growth rate. The ability to estimate the virgin biomass depends critically on having catch-rate or size-composition data for earliest years of exploitation; in the absence of such data the estimates can be highly biased and imprecise. Several of the reference points commonly reported for assessment purposes (e.g. the biomass at which maximum sustainable yield is achieved) are, however, based on the estimate of the virgin biomass. Estimation performance (bias and precision of estimated quantities) deteriorates with increasing process error. For most of the scenarios examined, the expected benefits of increased precision arising from pooling data across spatial zones are not realized and better performance can be achieved by conducting assessments at the level of population and subsequently aggregating results spatially. ©2003 Elsevier B.V. All rights reserved.","author":[{"dropping-particle":"","family":"Punt","given":"André E","non-dropping-particle":"","parse-names":false,"suffix":""}],"container-title":"Fisheries Research","id":"ITEM-1","issue":"1-3","issued":{"date-parts":[["2003"]]},"page":"391-409","title":"The performance of a size-structured stock assessment method in the face of spatial heterogeneity in growth","type":"article-journal","volume":"65"},"uris":["http://www.mendeley.com/documents/?uuid=ccec883d-f0fc-4ade-8941-eadb27f2478f"]}],"mendeley":{"formattedCitation":"(Punt, 2003)","plainTextFormattedCitation":"(Punt, 2003)","previouslyFormattedCitation":"(Punt, 2003)"},"properties":{"noteIndex":0},"schema":"https://github.com/citation-style-language/schema/raw/master/csl-citation.json"}</w:instrText>
      </w:r>
      <w:r w:rsidR="00805C18">
        <w:fldChar w:fldCharType="separate"/>
      </w:r>
      <w:r w:rsidR="00805C18" w:rsidRPr="00805C18">
        <w:rPr>
          <w:noProof/>
        </w:rPr>
        <w:t>(Punt, 2003)</w:t>
      </w:r>
      <w:r w:rsidR="00805C18">
        <w:fldChar w:fldCharType="end"/>
      </w:r>
      <w:r w:rsidR="00805C18">
        <w:t xml:space="preserve">. </w:t>
      </w:r>
      <w:del w:id="9" w:author="Punt, Andre (O&amp;A, Hobart)" w:date="2019-01-23T07:34:00Z">
        <w:r w:rsidR="00416528" w:rsidRPr="004906F5" w:rsidDel="00B34995">
          <w:delText>Parameter e</w:delText>
        </w:r>
      </w:del>
      <w:ins w:id="10" w:author="Punt, Andre (O&amp;A, Hobart)" w:date="2019-01-23T07:34:00Z">
        <w:r w:rsidR="00B34995">
          <w:t>E</w:t>
        </w:r>
      </w:ins>
      <w:r w:rsidR="00416528" w:rsidRPr="004906F5">
        <w:t xml:space="preserve">stimates </w:t>
      </w:r>
      <w:ins w:id="11" w:author="Punt, Andre (O&amp;A, Hobart)" w:date="2019-01-23T07:34:00Z">
        <w:r w:rsidR="00B34995">
          <w:t xml:space="preserve">of the parameters of the growth curve </w:t>
        </w:r>
      </w:ins>
      <w:r w:rsidR="00416528" w:rsidRPr="004906F5">
        <w:t xml:space="preserve">for sablefish are usually based on survey data acquired </w:t>
      </w:r>
      <w:r w:rsidR="00564486">
        <w:t xml:space="preserve">from </w:t>
      </w:r>
      <w:r w:rsidR="0059460E">
        <w:t xml:space="preserve">chartered commercial </w:t>
      </w:r>
      <w:r w:rsidR="00564486">
        <w:t xml:space="preserve">trawl or longline </w:t>
      </w:r>
      <w:r w:rsidR="0059460E">
        <w:t xml:space="preserve">vessels </w:t>
      </w:r>
      <w:r w:rsidR="00416528" w:rsidRPr="004906F5">
        <w:t>(</w:t>
      </w:r>
      <w:r w:rsidR="00CF44FC">
        <w:fldChar w:fldCharType="begin"/>
      </w:r>
      <w:r w:rsidR="00CF44FC">
        <w:instrText xml:space="preserve"> REF _Ref525720559 \h </w:instrText>
      </w:r>
      <w:r w:rsidR="006E2C2C">
        <w:instrText xml:space="preserve"> \* MERGEFORMAT </w:instrText>
      </w:r>
      <w:r w:rsidR="00CF44FC">
        <w:fldChar w:fldCharType="separate"/>
      </w:r>
      <w:r w:rsidR="00CF44FC">
        <w:t xml:space="preserve">Table </w:t>
      </w:r>
      <w:r w:rsidR="00CF44FC">
        <w:rPr>
          <w:noProof/>
        </w:rPr>
        <w:t>1</w:t>
      </w:r>
      <w:r w:rsidR="00CF44FC">
        <w:fldChar w:fldCharType="end"/>
      </w:r>
      <w:r w:rsidR="00416528" w:rsidRPr="004906F5">
        <w:t>).</w:t>
      </w:r>
      <w:r w:rsidR="00956016" w:rsidRPr="004906F5">
        <w:t xml:space="preserve"> It is preferable to obtain estimate</w:t>
      </w:r>
      <w:del w:id="12" w:author="Punt, Andre (O&amp;A, Hobart)" w:date="2019-01-23T07:34:00Z">
        <w:r w:rsidR="00956016" w:rsidRPr="004906F5" w:rsidDel="00B34995">
          <w:delText>s</w:delText>
        </w:r>
      </w:del>
      <w:ins w:id="13" w:author="Punt, Andre (O&amp;A, Hobart)" w:date="2019-01-23T07:34:00Z">
        <w:r w:rsidR="00B34995">
          <w:t xml:space="preserve"> growth parameters</w:t>
        </w:r>
      </w:ins>
      <w:ins w:id="14" w:author="Punt, Andre (O&amp;A, Hobart)" w:date="2019-01-23T07:35:00Z">
        <w:r w:rsidR="00B34995">
          <w:t xml:space="preserve"> </w:t>
        </w:r>
      </w:ins>
      <w:ins w:id="15" w:author="Punt, Andre (O&amp;A, Hobart)" w:date="2019-01-23T07:34:00Z">
        <w:r w:rsidR="00B34995">
          <w:t>using data</w:t>
        </w:r>
      </w:ins>
      <w:r w:rsidR="00956016" w:rsidRPr="004906F5">
        <w:t xml:space="preserve"> from a survey, because </w:t>
      </w:r>
      <w:r w:rsidR="0059460E">
        <w:t xml:space="preserve">fishery-dependent information can be heavily biased due to targeting or gear selectivity </w:t>
      </w:r>
      <w:r w:rsidR="0059460E">
        <w:fldChar w:fldCharType="begin" w:fldLock="1"/>
      </w:r>
      <w:r w:rsidR="00C41D19">
        <w:instrText>ADDIN CSL_CITATION {"citationItems":[{"id":"ITEM-1","itemData":{"DOI":"10.1139/f69-051","ISBN":"0015-296X","ISSN":"0015-296X","abstract":"Size-selective mortality decreases or increases the actual and back-calculated lengths of an age-group, while at the same time altering the shape and variance of its length frequency distribution only slightly or not at all. An index of intensity of selection (r) can be calculated from the difference in computed length (d) between the penultimate annulus at age n and the terminal annulus at age n−1, together with the standard deviation in length (s); it is r = 1.349d/s, and represents the difference in mean instantaneous mortality rate between the two halves of the frequency distribution. Instantaneous rates of increase in weight can be computed from length data by multiplying the difference between the natural logarithms of length 1 year apart by the exponent in the weight–length relationship. When there is size-selective mortality, the difference between the rate (GX) based on observed weights in successive years differs from the true rate (G) based on the terminal length differences computed from scale...","author":[{"dropping-particle":"","family":"Ricker","given":"WE","non-dropping-particle":"","parse-names":false,"suffix":""}],"container-title":"Journal of the Fisheries Research Board of Canada","id":"ITEM-1","issued":{"date-parts":[["1969"]]},"title":"Effects of size-selective mortality and sampling bias on estimates of growth, mortality, production and yield","type":"article-journal"},"uris":["http://www.mendeley.com/documents/?uuid=6e62e91c-6723-4818-897f-148d891caaa3"]}],"mendeley":{"formattedCitation":"(Ricker, 1969)","plainTextFormattedCitation":"(Ricker, 1969)","previouslyFormattedCitation":"(Ricker, 1969)"},"properties":{"noteIndex":0},"schema":"https://github.com/citation-style-language/schema/raw/master/csl-citation.json"}</w:instrText>
      </w:r>
      <w:r w:rsidR="0059460E">
        <w:fldChar w:fldCharType="separate"/>
      </w:r>
      <w:r w:rsidR="0059460E" w:rsidRPr="0059460E">
        <w:rPr>
          <w:noProof/>
        </w:rPr>
        <w:t>(Ricker, 1969)</w:t>
      </w:r>
      <w:r w:rsidR="0059460E">
        <w:fldChar w:fldCharType="end"/>
      </w:r>
      <w:r w:rsidR="00956016" w:rsidRPr="004906F5">
        <w:t>.</w:t>
      </w:r>
      <w:r w:rsidR="00C56542">
        <w:t xml:space="preserve"> </w:t>
      </w:r>
    </w:p>
    <w:p w14:paraId="62FD0B3C" w14:textId="3714FE94" w:rsidR="00956016" w:rsidRPr="004906F5" w:rsidRDefault="008074A5" w:rsidP="00B34995">
      <w:pPr>
        <w:spacing w:line="240" w:lineRule="auto"/>
        <w:jc w:val="both"/>
      </w:pPr>
      <w:r w:rsidRPr="004906F5">
        <w:t xml:space="preserve">There has been a resurgence of efforts to quantify spatial </w:t>
      </w:r>
      <w:del w:id="16" w:author="Punt, Andre (O&amp;A, Hobart)" w:date="2019-01-23T07:35:00Z">
        <w:r w:rsidRPr="004906F5" w:rsidDel="00B34995">
          <w:delText xml:space="preserve">growth </w:delText>
        </w:r>
      </w:del>
      <w:r w:rsidRPr="004906F5">
        <w:t xml:space="preserve">variability </w:t>
      </w:r>
      <w:ins w:id="17" w:author="Punt, Andre (O&amp;A, Hobart)" w:date="2019-01-23T07:35:00Z">
        <w:r w:rsidR="00B34995">
          <w:t xml:space="preserve">in growth </w:t>
        </w:r>
      </w:ins>
      <w:r w:rsidRPr="004906F5">
        <w:t xml:space="preserve">for several managed species, including </w:t>
      </w:r>
      <w:r w:rsidR="00234EF2">
        <w:t xml:space="preserve">Gulf </w:t>
      </w:r>
      <w:r w:rsidR="00DC591D">
        <w:t>S</w:t>
      </w:r>
      <w:r w:rsidR="00234EF2">
        <w:t xml:space="preserve">heepshead </w:t>
      </w:r>
      <w:r w:rsidR="00234EF2">
        <w:fldChar w:fldCharType="begin" w:fldLock="1"/>
      </w:r>
      <w:r w:rsidR="00234EF2">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plainTextFormattedCitation":"(Adams et al., 2018)","previouslyFormattedCitation":"(Adams et al., 2018)"},"properties":{"noteIndex":0},"schema":"https://github.com/citation-style-language/schema/raw/master/csl-citation.json"}</w:instrText>
      </w:r>
      <w:r w:rsidR="00234EF2">
        <w:fldChar w:fldCharType="separate"/>
      </w:r>
      <w:r w:rsidR="00234EF2" w:rsidRPr="00234EF2">
        <w:rPr>
          <w:noProof/>
        </w:rPr>
        <w:t>(Adams et al., 2018)</w:t>
      </w:r>
      <w:r w:rsidR="00234EF2">
        <w:fldChar w:fldCharType="end"/>
      </w:r>
      <w:r w:rsidR="00234EF2">
        <w:t xml:space="preserve"> and northern rock sole </w:t>
      </w:r>
      <w:r w:rsidR="00234EF2">
        <w:fldChar w:fldCharType="begin" w:fldLock="1"/>
      </w:r>
      <w:r w:rsidR="00EC5D55">
        <w:instrText>ADDIN CSL_CITATION {"citationItems":[{"id":"ITEM-1","itemData":{"DOI":"10.1111/j.0022-1112.2006.00985.x","ISBN":"0022-1112","ISSN":"00221112","abstract":"The possibility of prey limitations on the growth performance of age-0 year northern rock sole Lepidopsetta polyxystra was evaluated at three sites along the north-east coast of Kodiak Island, Alaska, U.S.A., by comparison of observed to potential growth rates. Growth potential was measured in the laboratory across the range of temperatures encountered by this species during the first summer of life. Growth potential (g(L), mm day(-1)) increased with water temperature (T) between 2 and 13 degrees C, according to: g(L) = 0.0151 + 0.3673.log(10)(T). There were significant differences in growth rate between the three field sites such that Holiday Beach fish were 7.1 mm longer than Shakmanof Beach fish by mid-September, with Pillar Creek Cove fish of intermediate size. Temperature differences between sites accounted for less than half of this variation. The remainder may have been related to differences in prey availability among the sites in association with observed differences in sediment characteristics. In addition to the spatial variability, there was significant monthly variation in growth performance. Realized growth rates between July and August were in excess of 85% of potential. Between August and September, however, realized growth fell to 43-71% of potential indicating a decline in conditions for growth. The spatial variation in growth rates was not density-dependent as the site with the highest fish densities (Holiday Beach) also supported the highest growth rates. The available data indicates that for this subtidal species, interannual variation in growth may be more important than site variation. (c) 2006 The Fisheries Society of the British Isles.","author":[{"dropping-particle":"","family":"Hurst","given":"T. P.","non-dropping-particle":"","parse-names":false,"suffix":""},{"dropping-particle":"","family":"Abookire","given":"A. A.","non-dropping-particle":"","parse-names":false,"suffix":""}],"container-title":"Journal of Fish Biology","id":"ITEM-1","issue":"3","issued":{"date-parts":[["2006"]]},"page":"905-919","title":"Temporal and spatial variation in potential and realized growth rates of age-0 year northern rock sole","type":"article-journal","volume":"68"},"uris":["http://www.mendeley.com/documents/?uuid=4281a74d-8016-4b7c-92f2-37e29a7374ea"]}],"mendeley":{"formattedCitation":"(Hurst and Abookire, 2006)","plainTextFormattedCitation":"(Hurst and Abookire, 2006)","previouslyFormattedCitation":"(Hurst and Abookire, 2006)"},"properties":{"noteIndex":0},"schema":"https://github.com/citation-style-language/schema/raw/master/csl-citation.json"}</w:instrText>
      </w:r>
      <w:r w:rsidR="00234EF2">
        <w:fldChar w:fldCharType="separate"/>
      </w:r>
      <w:r w:rsidR="00234EF2" w:rsidRPr="00234EF2">
        <w:rPr>
          <w:noProof/>
        </w:rPr>
        <w:t>(Hurst and Abookire, 2006)</w:t>
      </w:r>
      <w:r w:rsidR="00234EF2">
        <w:fldChar w:fldCharType="end"/>
      </w:r>
      <w:r w:rsidR="00C40B51">
        <w:t xml:space="preserve">, as well as sablefish </w:t>
      </w:r>
      <w:r w:rsidR="00C40B51">
        <w:fldChar w:fldCharType="begin" w:fldLock="1"/>
      </w:r>
      <w:r w:rsidR="009A5D38">
        <w:instrText>ADDIN CSL_CITATION {"citationItems":[{"id":"ITEM-1","itemData":{"DOI":"10.1098/rspb.2002.2128","ISBN":"0962-8452","ISSN":"0962-8452","PMID":"12396481","abstract":"An improved understanding of the dispersal patterns of marine organisms is a prerequisite for successful marine resource management. For species with dispersing larvae, regional-scale hydrodynamic models provide a means of obtaining results over relevant spatial and temporal scales. In an effort to better understand the role of the physical environment in dispersal, we simulated the transport of reef fish larvae among 321 reefs in and around the Cairns Section of the Great Barrier Reef Marine Park over a period of 20 years. Based on regional-scale hydrodynamics, our models predict the spatial and temporal frequency of significant self-recruitment of the larvae of certain species. Furthermore, the results suggest the importance of a select few local populations in ensuring the persistence of reef fish metapopulations over regional scales.","author":[{"dropping-particle":"","family":"James","given":"Maurice K","non-dropping-particle":"","parse-names":false,"suffix":""},{"dropping-particle":"","family":"Armsworth","given":"Paul R.","non-dropping-particle":"","parse-names":false,"suffix":""},{"dropping-particle":"","family":"Mason","given":"Luciano B","non-dropping-particle":"","parse-names":false,"suffix":""},{"dropping-particle":"","family":"Bode","given":"Lance","non-dropping-particle":"","parse-names":false,"suffix":""}],"container-title":"Proceedings. Biological sciences / The Royal Society","id":"ITEM-1","issue":"1505","issued":{"date-parts":[["2002"]]},"page":"2079-2086","title":"The structure of reef fish metapopulations: modelling larval dispersal and retention patterns.","type":"article-journal","volume":"269"},"uris":["http://www.mendeley.com/documents/?uuid=b542497d-59bb-4a17-96c1-124ef1ddc19b"]},{"id":"ITEM-2","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2","issued":{"date-parts":[["1983"]]},"title":"Sexual Maturity, Fecundity, Spawning, and Early Life History of Sablefish ( &lt;i&gt;Anoplopoma fimbria&lt;/i&gt; ) off the Pacific Coast of Canada","type":"article-journal"},"uris":["http://www.mendeley.com/documents/?uuid=c31df449-d297-435b-b883-d0328a98dadc"]}],"mendeley":{"formattedCitation":"(James et al., 2002; Mason et al., 1983)","plainTextFormattedCitation":"(James et al., 2002; Mason et al., 1983)","previouslyFormattedCitation":"(James et al., 2002; Mason et al., 1983)"},"properties":{"noteIndex":0},"schema":"https://github.com/citation-style-language/schema/raw/master/csl-citation.json"}</w:instrText>
      </w:r>
      <w:r w:rsidR="00C40B51">
        <w:fldChar w:fldCharType="separate"/>
      </w:r>
      <w:r w:rsidR="00A23F50" w:rsidRPr="00A23F50">
        <w:rPr>
          <w:noProof/>
        </w:rPr>
        <w:t>(James et al., 2002; Mason et al., 1983)</w:t>
      </w:r>
      <w:r w:rsidR="00C40B51">
        <w:fldChar w:fldCharType="end"/>
      </w:r>
      <w:r w:rsidR="00FE3F58">
        <w:t xml:space="preserve">. Though a robust volume of survey data </w:t>
      </w:r>
      <w:del w:id="18" w:author="Punt, Andre (O&amp;A, Hobart)" w:date="2019-01-23T07:35:00Z">
        <w:r w:rsidR="00FE3F58" w:rsidDel="00B34995">
          <w:delText xml:space="preserve">is </w:delText>
        </w:r>
      </w:del>
      <w:ins w:id="19" w:author="Punt, Andre (O&amp;A, Hobart)" w:date="2019-01-23T07:35:00Z">
        <w:r w:rsidR="00B34995">
          <w:t xml:space="preserve">are </w:t>
        </w:r>
      </w:ins>
      <w:r w:rsidR="00FE3F58">
        <w:t xml:space="preserve">available for this species for all management regions, researchers have </w:t>
      </w:r>
      <w:r w:rsidR="00FE3F58">
        <w:lastRenderedPageBreak/>
        <w:t xml:space="preserve">not yet analyzed available length and age data for the entire </w:t>
      </w:r>
      <w:r w:rsidR="00A23F50">
        <w:t xml:space="preserve">sablefish </w:t>
      </w:r>
      <w:r w:rsidR="00FE3F58">
        <w:t>range for evidence of</w:t>
      </w:r>
      <w:commentRangeStart w:id="20"/>
      <w:r w:rsidR="00FE3F58">
        <w:t xml:space="preserve"> spatial</w:t>
      </w:r>
      <w:commentRangeEnd w:id="20"/>
      <w:r w:rsidR="00B34995">
        <w:rPr>
          <w:rStyle w:val="CommentReference"/>
        </w:rPr>
        <w:commentReference w:id="20"/>
      </w:r>
      <w:r w:rsidR="00FE3F58">
        <w:t xml:space="preserve"> </w:t>
      </w:r>
      <w:r w:rsidR="00A23F50">
        <w:t>patterns.</w:t>
      </w:r>
      <w:r w:rsidR="00A23F50" w:rsidRPr="004906F5">
        <w:t xml:space="preserve"> The</w:t>
      </w:r>
      <w:r w:rsidR="00956016" w:rsidRPr="004906F5">
        <w:t xml:space="preserve"> objective of this study was to </w:t>
      </w:r>
      <w:r w:rsidR="008849C3" w:rsidRPr="004906F5">
        <w:t xml:space="preserve">investigate </w:t>
      </w:r>
      <w:r w:rsidR="00B96D87">
        <w:t>variation in growth rates for sablefish across the Northeast Pacific</w:t>
      </w:r>
      <w:r w:rsidR="00A23F50">
        <w:t xml:space="preserve"> while minimizing the use of pre-supposed spatial stratifications in the analytical approach.</w:t>
      </w:r>
      <w:r w:rsidR="00C40B51">
        <w:t xml:space="preserve"> </w:t>
      </w:r>
      <w:r w:rsidR="00B96D87">
        <w:t>W</w:t>
      </w:r>
      <w:r w:rsidR="00022CBF">
        <w:t xml:space="preserve">e present the results of this evaluation with the intention of informing future sablefish modeling work </w:t>
      </w:r>
      <w:r w:rsidR="00A9055E">
        <w:t>in the northeast</w:t>
      </w:r>
      <w:r w:rsidR="00022CBF">
        <w:t xml:space="preserve"> </w:t>
      </w:r>
      <w:commentRangeStart w:id="21"/>
      <w:r w:rsidR="00022CBF">
        <w:t>Pacific</w:t>
      </w:r>
      <w:commentRangeEnd w:id="21"/>
      <w:r w:rsidR="00B34995">
        <w:rPr>
          <w:rStyle w:val="CommentReference"/>
        </w:rPr>
        <w:commentReference w:id="21"/>
      </w:r>
      <w:r w:rsidR="00022CBF">
        <w:t xml:space="preserve">. </w:t>
      </w:r>
    </w:p>
    <w:p w14:paraId="3E4FE6C7" w14:textId="31D974A7" w:rsidR="001A1B0A" w:rsidRDefault="001A1B0A" w:rsidP="00B34995">
      <w:pPr>
        <w:pStyle w:val="Heading1"/>
        <w:spacing w:line="240" w:lineRule="auto"/>
        <w:jc w:val="both"/>
      </w:pPr>
      <w:r w:rsidRPr="004906F5">
        <w:t>Methods</w:t>
      </w:r>
    </w:p>
    <w:p w14:paraId="32FC870A" w14:textId="77777777" w:rsidR="00B34995" w:rsidRDefault="00E05953" w:rsidP="00B34995">
      <w:pPr>
        <w:spacing w:line="240" w:lineRule="auto"/>
        <w:jc w:val="both"/>
        <w:rPr>
          <w:ins w:id="22" w:author="Punt, Andre (O&amp;A, Hobart)" w:date="2019-01-23T07:37:00Z"/>
        </w:rPr>
      </w:pPr>
      <w:commentRangeStart w:id="23"/>
      <w:r>
        <w:t xml:space="preserve">We used simulation to explore the robustness of a new, data-driven approach to detect </w:t>
      </w:r>
      <w:proofErr w:type="spellStart"/>
      <w:r>
        <w:t>spatio</w:t>
      </w:r>
      <w:proofErr w:type="spellEnd"/>
      <w:r>
        <w:t>-temporal breaks in fish growth</w:t>
      </w:r>
      <w:commentRangeEnd w:id="23"/>
      <w:r w:rsidR="00B34995">
        <w:rPr>
          <w:rStyle w:val="CommentReference"/>
        </w:rPr>
        <w:commentReference w:id="23"/>
      </w:r>
      <w:r>
        <w:t xml:space="preserve">. The </w:t>
      </w:r>
      <w:del w:id="24" w:author="Punt, Andre (O&amp;A, Hobart)" w:date="2019-01-23T07:37:00Z">
        <w:r w:rsidDel="00B34995">
          <w:delText>modeling workflow</w:delText>
        </w:r>
      </w:del>
      <w:ins w:id="25" w:author="Punt, Andre (O&amp;A, Hobart)" w:date="2019-01-23T07:37:00Z">
        <w:r w:rsidR="00B34995">
          <w:t>method</w:t>
        </w:r>
      </w:ins>
      <w:r>
        <w:t xml:space="preserve"> was designed to identify significant spatiotemporal break-points in the age-length relationship and </w:t>
      </w:r>
      <w:commentRangeStart w:id="26"/>
      <w:del w:id="27" w:author="Punt, Andre (O&amp;A, Hobart)" w:date="2019-01-23T07:37:00Z">
        <w:r w:rsidDel="00B34995">
          <w:delText xml:space="preserve">did </w:delText>
        </w:r>
      </w:del>
      <w:r>
        <w:t xml:space="preserve">not consider </w:t>
      </w:r>
      <w:r>
        <w:rPr>
          <w:i/>
        </w:rPr>
        <w:t>a priori</w:t>
      </w:r>
      <w:r>
        <w:t xml:space="preserve"> hypotheses</w:t>
      </w:r>
      <w:commentRangeEnd w:id="26"/>
      <w:r w:rsidR="00B34995">
        <w:rPr>
          <w:rStyle w:val="CommentReference"/>
        </w:rPr>
        <w:commentReference w:id="26"/>
      </w:r>
      <w:r>
        <w:t xml:space="preserve"> of spatial stratification. </w:t>
      </w:r>
    </w:p>
    <w:p w14:paraId="666533BB" w14:textId="6E3A7ACD" w:rsidR="00E05953" w:rsidDel="00B34995" w:rsidRDefault="00E05953" w:rsidP="00B34995">
      <w:pPr>
        <w:spacing w:line="240" w:lineRule="auto"/>
        <w:jc w:val="both"/>
        <w:rPr>
          <w:del w:id="28" w:author="Punt, Andre (O&amp;A, Hobart)" w:date="2019-01-23T07:39:00Z"/>
        </w:rPr>
      </w:pPr>
      <w:del w:id="29" w:author="Punt, Andre (O&amp;A, Hobart)" w:date="2019-01-23T07:39:00Z">
        <w:r w:rsidDel="00B34995">
          <w:delText>We employed a Generalized Additive Model (GAM) with smooth functions for latitude and year</w:delText>
        </w:r>
      </w:del>
      <w:del w:id="30" w:author="Punt, Andre (O&amp;A, Hobart)" w:date="2019-01-23T07:38:00Z">
        <w:r w:rsidDel="00B34995">
          <w:delText xml:space="preserve"> using the mgcv package </w:delText>
        </w:r>
        <w:r w:rsidDel="00B34995">
          <w:fldChar w:fldCharType="begin" w:fldLock="1"/>
        </w:r>
        <w:r w:rsidDel="00B34995">
          <w:del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delInstrText>
        </w:r>
        <w:r w:rsidDel="00B34995">
          <w:fldChar w:fldCharType="separate"/>
        </w:r>
        <w:r w:rsidRPr="00E9478C" w:rsidDel="00B34995">
          <w:rPr>
            <w:noProof/>
          </w:rPr>
          <w:delText>(Wood, 2011)</w:delText>
        </w:r>
        <w:r w:rsidDel="00B34995">
          <w:fldChar w:fldCharType="end"/>
        </w:r>
        <w:r w:rsidDel="00B34995">
          <w:delText xml:space="preserve"> in R </w:delText>
        </w:r>
        <w:r w:rsidDel="00B34995">
          <w:fldChar w:fldCharType="begin" w:fldLock="1"/>
        </w:r>
        <w:r w:rsidDel="00B34995">
          <w:del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2.11.1","issued":{"date-parts":[["2011"]]},"number-of-pages":"409","title":"R: A Language and Environment for Statistical Computing","type":"book","volume":"1"},"uris":["http://www.mendeley.com/documents/?uuid=94f322ea-2779-469d-b0ab-63b79505177e"]}],"mendeley":{"formattedCitation":"(R Development Core Team, 2011)","plainTextFormattedCitation":"(R Development Core Team, 2011)","previouslyFormattedCitation":"(R Development Core Team, 2011)"},"properties":{"noteIndex":0},"schema":"https://github.com/citation-style-language/schema/raw/master/csl-citation.json"}</w:delInstrText>
        </w:r>
        <w:r w:rsidDel="00B34995">
          <w:fldChar w:fldCharType="separate"/>
        </w:r>
        <w:r w:rsidRPr="00E9478C" w:rsidDel="00B34995">
          <w:rPr>
            <w:noProof/>
          </w:rPr>
          <w:delText>(R Development Core Team, 2011)</w:delText>
        </w:r>
        <w:r w:rsidDel="00B34995">
          <w:fldChar w:fldCharType="end"/>
        </w:r>
      </w:del>
      <w:del w:id="31" w:author="Punt, Andre (O&amp;A, Hobart)" w:date="2019-01-23T07:39:00Z">
        <w:r w:rsidDel="00B34995">
          <w:delText xml:space="preserve">. </w:delText>
        </w:r>
        <w:commentRangeStart w:id="32"/>
        <w:r w:rsidDel="00B34995">
          <w:delText>The first derivatives of the GAM were evaluated to identify areas of significant change (i.e., break points) in growth parameter estimates.</w:delText>
        </w:r>
        <w:commentRangeEnd w:id="32"/>
        <w:r w:rsidR="00B34995" w:rsidDel="00B34995">
          <w:rPr>
            <w:rStyle w:val="CommentReference"/>
          </w:rPr>
          <w:commentReference w:id="32"/>
        </w:r>
      </w:del>
    </w:p>
    <w:p w14:paraId="736E9F26" w14:textId="02D90136" w:rsidR="00E05953" w:rsidRDefault="00E05953" w:rsidP="00B34995">
      <w:pPr>
        <w:spacing w:line="240" w:lineRule="auto"/>
        <w:jc w:val="both"/>
      </w:pPr>
      <w:r>
        <w:t xml:space="preserve">The method involves fitting a </w:t>
      </w:r>
      <w:ins w:id="33" w:author="Punt, Andre (O&amp;A, Hobart)" w:date="2019-01-23T07:38:00Z">
        <w:r w:rsidR="00B34995">
          <w:t>Generalized Additive Model (GAM)</w:t>
        </w:r>
      </w:ins>
      <w:del w:id="34" w:author="Punt, Andre (O&amp;A, Hobart)" w:date="2019-01-23T07:38:00Z">
        <w:r w:rsidDel="00B34995">
          <w:delText>GAM</w:delText>
        </w:r>
      </w:del>
      <w:r>
        <w:t xml:space="preserve"> </w:t>
      </w:r>
      <w:ins w:id="35" w:author="Punt, Andre (O&amp;A, Hobart)" w:date="2019-01-23T07:38:00Z">
        <w:r w:rsidR="00B34995">
          <w:t xml:space="preserve">using the </w:t>
        </w:r>
        <w:proofErr w:type="spellStart"/>
        <w:r w:rsidR="00B34995">
          <w:t>mgcv</w:t>
        </w:r>
        <w:proofErr w:type="spellEnd"/>
        <w:r w:rsidR="00B34995">
          <w:t xml:space="preserve"> package </w:t>
        </w:r>
        <w:r w:rsidR="00B34995">
          <w:fldChar w:fldCharType="begin" w:fldLock="1"/>
        </w:r>
        <w:r w:rsidR="00B34995">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rsidR="00B34995">
          <w:fldChar w:fldCharType="separate"/>
        </w:r>
        <w:r w:rsidR="00B34995" w:rsidRPr="00E9478C">
          <w:rPr>
            <w:noProof/>
          </w:rPr>
          <w:t>(Wood, 2011)</w:t>
        </w:r>
        <w:r w:rsidR="00B34995">
          <w:fldChar w:fldCharType="end"/>
        </w:r>
        <w:r w:rsidR="00B34995">
          <w:t xml:space="preserve"> in R </w:t>
        </w:r>
        <w:r w:rsidR="00B34995">
          <w:fldChar w:fldCharType="begin" w:fldLock="1"/>
        </w:r>
        <w:r w:rsidR="00B34995">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2.11.1","issued":{"date-parts":[["2011"]]},"number-of-pages":"409","title":"R: A Language and Environment for Statistical Computing","type":"book","volume":"1"},"uris":["http://www.mendeley.com/documents/?uuid=94f322ea-2779-469d-b0ab-63b79505177e"]}],"mendeley":{"formattedCitation":"(R Development Core Team, 2011)","plainTextFormattedCitation":"(R Development Core Team, 2011)","previouslyFormattedCitation":"(R Development Core Team, 2011)"},"properties":{"noteIndex":0},"schema":"https://github.com/citation-style-language/schema/raw/master/csl-citation.json"}</w:instrText>
        </w:r>
        <w:r w:rsidR="00B34995">
          <w:fldChar w:fldCharType="separate"/>
        </w:r>
        <w:r w:rsidR="00B34995" w:rsidRPr="00E9478C">
          <w:rPr>
            <w:noProof/>
          </w:rPr>
          <w:t>(R Development Core Team, 2011)</w:t>
        </w:r>
        <w:r w:rsidR="00B34995">
          <w:fldChar w:fldCharType="end"/>
        </w:r>
        <w:r w:rsidR="00B34995">
          <w:t xml:space="preserve"> </w:t>
        </w:r>
      </w:ins>
      <w:del w:id="36" w:author="Punt, Andre (O&amp;A, Hobart)" w:date="2019-01-23T07:38:00Z">
        <w:r w:rsidDel="00B34995">
          <w:delText xml:space="preserve">with </w:delText>
        </w:r>
      </w:del>
      <w:ins w:id="37" w:author="Punt, Andre (O&amp;A, Hobart)" w:date="2019-01-23T07:38:00Z">
        <w:r w:rsidR="00B34995">
          <w:t xml:space="preserve">to </w:t>
        </w:r>
      </w:ins>
      <w:r>
        <w:t xml:space="preserve">the vector of observed lengths as the response variable, predicted by separate smoothers for year and latitude. Non-smoothed predictors included age (in years) and </w:t>
      </w:r>
      <w:commentRangeStart w:id="38"/>
      <w:r>
        <w:t xml:space="preserve">sex </w:t>
      </w:r>
      <w:commentRangeEnd w:id="38"/>
      <w:r w:rsidR="006D560E">
        <w:rPr>
          <w:rStyle w:val="CommentReference"/>
        </w:rPr>
        <w:commentReference w:id="38"/>
      </w:r>
      <w:r>
        <w:t xml:space="preserve">(male/female only; </w:t>
      </w:r>
      <w:r w:rsidRPr="004906F5">
        <w:t>fish of “unknown” sex were removed from the</w:t>
      </w:r>
      <w:r>
        <w:t xml:space="preserve"> </w:t>
      </w:r>
      <w:r w:rsidRPr="004906F5">
        <w:t>analysis beforehand</w:t>
      </w:r>
      <w:r>
        <w:t xml:space="preserve">) so that the smooth functions represented all variation not explained by these </w:t>
      </w:r>
      <w:commentRangeStart w:id="39"/>
      <w:r>
        <w:t>factors</w:t>
      </w:r>
      <w:commentRangeEnd w:id="39"/>
      <w:r w:rsidR="00B34995">
        <w:rPr>
          <w:rStyle w:val="CommentReference"/>
        </w:rPr>
        <w:commentReference w:id="39"/>
      </w:r>
      <w:r>
        <w:t xml:space="preserve">. </w:t>
      </w:r>
    </w:p>
    <w:p w14:paraId="44E638C6" w14:textId="77777777" w:rsidR="00AA168A" w:rsidRDefault="00B34995" w:rsidP="00B34995">
      <w:pPr>
        <w:spacing w:line="240" w:lineRule="auto"/>
        <w:jc w:val="both"/>
        <w:rPr>
          <w:ins w:id="40" w:author="Punt, Andre (O&amp;A, Hobart)" w:date="2019-01-23T07:43:00Z"/>
        </w:rPr>
      </w:pPr>
      <w:commentRangeStart w:id="41"/>
      <w:ins w:id="42" w:author="Punt, Andre (O&amp;A, Hobart)" w:date="2019-01-23T07:39:00Z">
        <w:r>
          <w:t>The first derivatives of the GAM were evaluated to identify areas of significant change (i.e., break points) in growth parameter estimates.</w:t>
        </w:r>
        <w:commentRangeEnd w:id="41"/>
        <w:r>
          <w:rPr>
            <w:rStyle w:val="CommentReference"/>
          </w:rPr>
          <w:commentReference w:id="41"/>
        </w:r>
        <w:r>
          <w:t xml:space="preserve"> </w:t>
        </w:r>
      </w:ins>
      <w:r w:rsidR="00E05953">
        <w:t xml:space="preserve">Once the best-fit model was identified, we used the method of finite differences (as in </w:t>
      </w:r>
      <w:r w:rsidR="00E05953">
        <w:fldChar w:fldCharType="begin" w:fldLock="1"/>
      </w:r>
      <w:r w:rsidR="00E05953">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rsidR="00E05953">
        <w:fldChar w:fldCharType="separate"/>
      </w:r>
      <w:r w:rsidR="00E05953" w:rsidRPr="00C87747">
        <w:rPr>
          <w:noProof/>
        </w:rPr>
        <w:t>Simpson, 2018)</w:t>
      </w:r>
      <w:r w:rsidR="00E05953">
        <w:fldChar w:fldCharType="end"/>
      </w:r>
      <w:r w:rsidR="00E05953">
        <w:t xml:space="preserve"> to locate time periods and/or locations of statistically </w:t>
      </w:r>
      <w:commentRangeStart w:id="43"/>
      <w:r w:rsidR="00E05953">
        <w:t xml:space="preserve">significant </w:t>
      </w:r>
      <w:commentRangeEnd w:id="43"/>
      <w:r>
        <w:rPr>
          <w:rStyle w:val="CommentReference"/>
        </w:rPr>
        <w:commentReference w:id="43"/>
      </w:r>
      <w:r w:rsidR="00E05953">
        <w:t xml:space="preserve">change in growth. The finite differences approach approximates the first derivative of the spline generated from the GAM </w:t>
      </w:r>
      <w:commentRangeStart w:id="44"/>
      <w:r w:rsidR="00E05953">
        <w:t>function</w:t>
      </w:r>
      <w:commentRangeEnd w:id="44"/>
      <w:r>
        <w:rPr>
          <w:rStyle w:val="CommentReference"/>
        </w:rPr>
        <w:commentReference w:id="44"/>
      </w:r>
      <w:r w:rsidR="00E05953">
        <w:t xml:space="preserve">. </w:t>
      </w:r>
      <w:del w:id="45" w:author="Punt, Andre (O&amp;A, Hobart)" w:date="2019-01-23T07:40:00Z">
        <w:r w:rsidR="00E05953" w:rsidDel="00B34995">
          <w:delText>We calculated</w:delText>
        </w:r>
      </w:del>
      <w:ins w:id="46" w:author="Punt, Andre (O&amp;A, Hobart)" w:date="2019-01-23T07:40:00Z">
        <w:r>
          <w:t>The</w:t>
        </w:r>
      </w:ins>
      <w:r w:rsidR="00E05953">
        <w:t xml:space="preserve"> uncertainty in derivative estimates </w:t>
      </w:r>
      <w:del w:id="47" w:author="Punt, Andre (O&amp;A, Hobart)" w:date="2019-01-23T07:40:00Z">
        <w:r w:rsidR="00E05953" w:rsidDel="00B34995">
          <w:delText xml:space="preserve">by </w:delText>
        </w:r>
      </w:del>
      <w:ins w:id="48" w:author="Punt, Andre (O&amp;A, Hobart)" w:date="2019-01-23T07:40:00Z">
        <w:r>
          <w:t xml:space="preserve">was </w:t>
        </w:r>
      </w:ins>
      <w:del w:id="49" w:author="Punt, Andre (O&amp;A, Hobart)" w:date="2019-01-23T07:40:00Z">
        <w:r w:rsidR="00E05953" w:rsidDel="00B34995">
          <w:delText xml:space="preserve">computing </w:delText>
        </w:r>
      </w:del>
      <w:ins w:id="50" w:author="Punt, Andre (O&amp;A, Hobart)" w:date="2019-01-23T07:40:00Z">
        <w:r>
          <w:t xml:space="preserve">compute </w:t>
        </w:r>
      </w:ins>
      <w:r w:rsidR="00E05953">
        <w:t xml:space="preserve">the sum of the square root of the fixed-effects covariance </w:t>
      </w:r>
      <w:commentRangeStart w:id="51"/>
      <w:r w:rsidR="00E05953">
        <w:t>matrix</w:t>
      </w:r>
      <w:commentRangeEnd w:id="51"/>
      <w:r>
        <w:rPr>
          <w:rStyle w:val="CommentReference"/>
        </w:rPr>
        <w:commentReference w:id="51"/>
      </w:r>
      <w:r w:rsidR="00E05953">
        <w:t xml:space="preserve">. </w:t>
      </w:r>
      <w:commentRangeStart w:id="52"/>
      <w:r w:rsidR="00E05953">
        <w:t>We then identified years or latitudes where the confidence interval of the first derivative was outside the 5</w:t>
      </w:r>
      <w:r w:rsidR="00E05953" w:rsidRPr="0006425B">
        <w:rPr>
          <w:vertAlign w:val="superscript"/>
        </w:rPr>
        <w:t>th</w:t>
      </w:r>
      <w:r w:rsidR="00E05953">
        <w:t xml:space="preserve"> to 95</w:t>
      </w:r>
      <w:r w:rsidR="00E05953" w:rsidRPr="0006425B">
        <w:rPr>
          <w:vertAlign w:val="superscript"/>
        </w:rPr>
        <w:t>th</w:t>
      </w:r>
      <w:r w:rsidR="00E05953">
        <w:t xml:space="preserve"> percentiles of the entire dataset and designated these as “break points”</w:t>
      </w:r>
      <w:commentRangeEnd w:id="52"/>
      <w:r>
        <w:rPr>
          <w:rStyle w:val="CommentReference"/>
        </w:rPr>
        <w:commentReference w:id="52"/>
      </w:r>
      <w:r w:rsidR="00E05953">
        <w:t xml:space="preserve">. Once identified, we re-aggregated the raw length and age data to match these breakpoints and estimated the parameters of the VGBF </w:t>
      </w:r>
      <w:ins w:id="53" w:author="Punt, Andre (O&amp;A, Hobart)" w:date="2019-01-23T07:41:00Z">
        <w:r>
          <w:t>(</w:t>
        </w:r>
        <w:r w:rsidRPr="004906F5">
          <w:rPr>
            <w:i/>
          </w:rPr>
          <w:t>L</w:t>
        </w:r>
        <w:r w:rsidRPr="004906F5">
          <w:rPr>
            <w:i/>
            <w:vertAlign w:val="subscript"/>
          </w:rPr>
          <w:t>∞</w:t>
        </w:r>
        <w:r>
          <w:t xml:space="preserve"> -</w:t>
        </w:r>
      </w:ins>
      <w:ins w:id="54" w:author="Punt, Andre (O&amp;A, Hobart)" w:date="2019-01-23T07:42:00Z">
        <w:r>
          <w:t xml:space="preserve"> </w:t>
        </w:r>
      </w:ins>
      <w:ins w:id="55" w:author="Punt, Andre (O&amp;A, Hobart)" w:date="2019-01-23T07:41:00Z">
        <w:r>
          <w:t xml:space="preserve"> </w:t>
        </w:r>
        <w:r w:rsidRPr="004906F5">
          <w:t>asymptotic length,</w:t>
        </w:r>
        <w:r w:rsidRPr="004906F5">
          <w:rPr>
            <w:i/>
          </w:rPr>
          <w:t xml:space="preserve"> k</w:t>
        </w:r>
        <w:r>
          <w:t xml:space="preserve">  - </w:t>
        </w:r>
        <w:r w:rsidRPr="004906F5">
          <w:t xml:space="preserve">the rate at which </w:t>
        </w:r>
        <w:r>
          <w:t>asymptotic length is approached</w:t>
        </w:r>
        <w:r w:rsidRPr="004906F5">
          <w:t xml:space="preserve"> and </w:t>
        </w:r>
        <w:r w:rsidRPr="004906F5">
          <w:rPr>
            <w:i/>
          </w:rPr>
          <w:t>t</w:t>
        </w:r>
        <w:r w:rsidRPr="00981A9D">
          <w:rPr>
            <w:i/>
            <w:vertAlign w:val="subscript"/>
          </w:rPr>
          <w:t xml:space="preserve">0 </w:t>
        </w:r>
        <w:r>
          <w:t xml:space="preserve">- </w:t>
        </w:r>
        <w:r w:rsidRPr="004906F5">
          <w:t>the estimated age at length zero</w:t>
        </w:r>
        <w:r>
          <w:t>)</w:t>
        </w:r>
        <w:r w:rsidRPr="004906F5">
          <w:t>.</w:t>
        </w:r>
      </w:ins>
      <w:r w:rsidR="00E05953">
        <w:t xml:space="preserve">using maximum likelihood in Template </w:t>
      </w:r>
      <w:commentRangeStart w:id="56"/>
      <w:r w:rsidR="00E05953">
        <w:t>Model</w:t>
      </w:r>
      <w:commentRangeEnd w:id="56"/>
      <w:r>
        <w:rPr>
          <w:rStyle w:val="CommentReference"/>
        </w:rPr>
        <w:commentReference w:id="56"/>
      </w:r>
      <w:r w:rsidR="00E05953">
        <w:t xml:space="preserve"> Builder </w:t>
      </w:r>
      <w:r w:rsidR="00E05953">
        <w:fldChar w:fldCharType="begin" w:fldLock="1"/>
      </w:r>
      <w:r w:rsidR="00E05953">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plainTextFormattedCitation":"(Kristensen et al., 2016)","previouslyFormattedCitation":"(Kristensen et al., 2016)"},"properties":{"noteIndex":0},"schema":"https://github.com/citation-style-language/schema/raw/master/csl-citation.json"}</w:instrText>
      </w:r>
      <w:r w:rsidR="00E05953">
        <w:fldChar w:fldCharType="separate"/>
      </w:r>
      <w:r w:rsidR="00E05953" w:rsidRPr="008C7E57">
        <w:rPr>
          <w:noProof/>
        </w:rPr>
        <w:t>(Kristensen et al., 2016)</w:t>
      </w:r>
      <w:r w:rsidR="00E05953">
        <w:fldChar w:fldCharType="end"/>
      </w:r>
      <w:ins w:id="57" w:author="Punt, Andre (O&amp;A, Hobart)" w:date="2019-01-23T07:42:00Z">
        <w:r>
          <w:t xml:space="preserve"> </w:t>
        </w:r>
        <w:proofErr w:type="spellStart"/>
        <w:r>
          <w:t>unde</w:t>
        </w:r>
        <w:proofErr w:type="spellEnd"/>
        <w:r>
          <w:t xml:space="preserve"> the assumption that the </w:t>
        </w:r>
        <w:r w:rsidRPr="004906F5">
          <w:rPr>
            <w:rFonts w:eastAsiaTheme="minorEastAsia"/>
          </w:rPr>
          <w:t xml:space="preserve">error term </w:t>
        </w:r>
        <w:r>
          <w:rPr>
            <w:rFonts w:eastAsiaTheme="minorEastAsia"/>
          </w:rPr>
          <w:t>is</w:t>
        </w:r>
        <w:r w:rsidRPr="004906F5">
          <w:rPr>
            <w:rFonts w:eastAsiaTheme="minorEastAsia"/>
          </w:rPr>
          <w:t xml:space="preserve"> lognormally distributed with zero mean and variance σ</w:t>
        </w:r>
      </w:ins>
      <w:r w:rsidR="00E05953">
        <w:t xml:space="preserve">. </w:t>
      </w:r>
    </w:p>
    <w:p w14:paraId="69124686" w14:textId="7D287099" w:rsidR="00AA168A" w:rsidRPr="00E022D1" w:rsidRDefault="00AA168A" w:rsidP="00AA168A">
      <w:pPr>
        <w:spacing w:line="240" w:lineRule="auto"/>
        <w:jc w:val="both"/>
        <w:rPr>
          <w:ins w:id="58" w:author="Punt, Andre (O&amp;A, Hobart)" w:date="2019-01-23T07:43:00Z"/>
          <w:rFonts w:eastAsiaTheme="minorEastAsia"/>
        </w:rPr>
      </w:pPr>
      <w:moveToRangeStart w:id="59" w:author="Punt, Andre (O&amp;A, Hobart)" w:date="2019-01-23T07:43:00Z" w:name="move535992715"/>
      <w:moveTo w:id="60" w:author="Punt, Andre (O&amp;A, Hobart)" w:date="2019-01-23T07:43:00Z">
        <w:r>
          <w:t xml:space="preserve">Equation </w:t>
        </w:r>
        <w:r>
          <w:rPr>
            <w:noProof/>
          </w:rPr>
          <w:fldChar w:fldCharType="begin"/>
        </w:r>
        <w:r>
          <w:rPr>
            <w:noProof/>
          </w:rPr>
          <w:instrText xml:space="preserve"> SEQ Equation \* ARABIC </w:instrText>
        </w:r>
        <w:r>
          <w:rPr>
            <w:noProof/>
          </w:rPr>
          <w:fldChar w:fldCharType="separate"/>
        </w:r>
        <w:r>
          <w:rPr>
            <w:noProof/>
          </w:rPr>
          <w:t>1</w:t>
        </w:r>
        <w:r>
          <w:rPr>
            <w:noProof/>
          </w:rPr>
          <w:fldChar w:fldCharType="end"/>
        </w:r>
        <w:r>
          <w:t xml:space="preserve"> </w:t>
        </w:r>
        <m:oMath>
          <m:acc>
            <m:accPr>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xml:space="preserve">+ </m:t>
          </m:r>
          <w:commentRangeStart w:id="61"/>
          <m:r>
            <m:rPr>
              <m:sty m:val="p"/>
            </m:rPr>
            <w:rPr>
              <w:rFonts w:ascii="Cambria Math" w:hAnsi="Cambria Math"/>
            </w:rPr>
            <m:t>ε</m:t>
          </m:r>
          <w:commentRangeEnd w:id="61"/>
          <m:r>
            <m:rPr>
              <m:sty m:val="p"/>
            </m:rPr>
            <w:rPr>
              <w:rStyle w:val="CommentReference"/>
            </w:rPr>
            <w:commentReference w:id="61"/>
          </m:r>
          <m:r>
            <w:ins w:id="62" w:author="Punt, Andre (O&amp;A, Hobart)" w:date="2019-01-23T07:43:00Z">
              <m:rPr>
                <m:sty m:val="p"/>
              </m:rPr>
              <w:rPr>
                <w:rFonts w:ascii="Cambria Math" w:hAnsi="Cambria Math"/>
              </w:rPr>
              <m:t xml:space="preserve"> </m:t>
            </w:ins>
          </m:r>
          <m:r>
            <w:ins w:id="63" w:author="Punt, Andre (O&amp;A, Hobart)" w:date="2019-01-23T07:43:00Z">
              <m:rPr>
                <m:sty m:val="p"/>
              </m:rPr>
              <w:rPr>
                <w:rFonts w:ascii="Cambria Math" w:hAnsi="Cambria Math"/>
              </w:rPr>
              <m:t>ε ~ N(0,</m:t>
            </w:ins>
          </m:r>
          <w:commentRangeStart w:id="64"/>
          <m:r>
            <w:ins w:id="65" w:author="Punt, Andre (O&amp;A, Hobart)" w:date="2019-01-23T07:43:00Z">
              <m:rPr>
                <m:sty m:val="p"/>
              </m:rPr>
              <w:rPr>
                <w:rFonts w:ascii="Cambria Math" w:hAnsi="Cambria Math"/>
              </w:rPr>
              <m:t>σ</m:t>
            </w:ins>
          </m:r>
        </m:oMath>
        <w:ins w:id="66" w:author="Punt, Andre (O&amp;A, Hobart)" w:date="2019-01-23T07:43:00Z">
          <w:r>
            <w:rPr>
              <w:rFonts w:eastAsiaTheme="minorEastAsia"/>
              <w:vertAlign w:val="superscript"/>
            </w:rPr>
            <w:t>2</w:t>
          </w:r>
          <w:commentRangeEnd w:id="64"/>
          <w:r>
            <w:rPr>
              <w:rStyle w:val="CommentReference"/>
            </w:rPr>
            <w:commentReference w:id="64"/>
          </w:r>
          <w:r>
            <w:rPr>
              <w:rFonts w:eastAsiaTheme="minorEastAsia"/>
            </w:rPr>
            <w:t>)</w:t>
          </w:r>
        </w:ins>
      </w:moveTo>
    </w:p>
    <w:p w14:paraId="53AECA8D" w14:textId="238FA51B" w:rsidR="00AA168A" w:rsidDel="00AA168A" w:rsidRDefault="00AA168A" w:rsidP="00AA168A">
      <w:pPr>
        <w:spacing w:line="240" w:lineRule="auto"/>
        <w:jc w:val="both"/>
        <w:rPr>
          <w:del w:id="67" w:author="Punt, Andre (O&amp;A, Hobart)" w:date="2019-01-23T07:43:00Z"/>
          <w:moveTo w:id="68" w:author="Punt, Andre (O&amp;A, Hobart)" w:date="2019-01-23T07:43:00Z"/>
          <w:rFonts w:eastAsiaTheme="minorEastAsia"/>
        </w:rPr>
      </w:pPr>
    </w:p>
    <w:moveToRangeEnd w:id="59"/>
    <w:p w14:paraId="7314353F" w14:textId="4E1AFCED" w:rsidR="00E05953" w:rsidDel="00AA168A" w:rsidRDefault="00E05953" w:rsidP="00B34995">
      <w:pPr>
        <w:spacing w:line="240" w:lineRule="auto"/>
        <w:jc w:val="both"/>
        <w:rPr>
          <w:del w:id="69" w:author="Punt, Andre (O&amp;A, Hobart)" w:date="2019-01-23T07:42:00Z"/>
        </w:rPr>
      </w:pPr>
      <w:del w:id="70" w:author="Punt, Andre (O&amp;A, Hobart)" w:date="2019-01-23T07:41:00Z">
        <w:r w:rsidDel="00B34995">
          <w:delText xml:space="preserve">This </w:delText>
        </w:r>
      </w:del>
      <w:ins w:id="71" w:author="Punt, Andre (O&amp;A, Hobart)" w:date="2019-01-23T07:41:00Z">
        <w:r w:rsidR="00B34995">
          <w:t>The growth curve was fitted</w:t>
        </w:r>
      </w:ins>
      <w:del w:id="72" w:author="Punt, Andre (O&amp;A, Hobart)" w:date="2019-01-23T07:41:00Z">
        <w:r w:rsidDel="00B34995">
          <w:delText>was performed</w:delText>
        </w:r>
      </w:del>
      <w:r>
        <w:t xml:space="preserve"> separately for each sex</w:t>
      </w:r>
      <w:ins w:id="73" w:author="Punt, Andre (O&amp;A, Hobart)" w:date="2019-01-23T07:43:00Z">
        <w:r w:rsidR="00AA168A">
          <w:t>, resulting</w:t>
        </w:r>
      </w:ins>
      <w:del w:id="74" w:author="Punt, Andre (O&amp;A, Hobart)" w:date="2019-01-23T07:43:00Z">
        <w:r w:rsidDel="00AA168A">
          <w:delText>.</w:delText>
        </w:r>
      </w:del>
    </w:p>
    <w:p w14:paraId="694B93F7" w14:textId="7837F5A4" w:rsidR="00E05953" w:rsidRPr="004906F5" w:rsidRDefault="00E05953" w:rsidP="00AA168A">
      <w:pPr>
        <w:spacing w:line="240" w:lineRule="auto"/>
        <w:jc w:val="both"/>
      </w:pPr>
      <w:del w:id="75" w:author="Punt, Andre (O&amp;A, Hobart)" w:date="2019-01-23T07:42:00Z">
        <w:r w:rsidDel="00AA168A">
          <w:delText xml:space="preserve">The VBGF </w:delText>
        </w:r>
        <w:r w:rsidRPr="004906F5" w:rsidDel="00AA168A">
          <w:delText xml:space="preserve">is parameterized by </w:delText>
        </w:r>
      </w:del>
      <w:del w:id="76" w:author="Punt, Andre (O&amp;A, Hobart)" w:date="2019-01-23T07:41:00Z">
        <w:r w:rsidRPr="004906F5" w:rsidDel="00B34995">
          <w:rPr>
            <w:i/>
          </w:rPr>
          <w:delText>L</w:delText>
        </w:r>
        <w:r w:rsidRPr="004906F5" w:rsidDel="00B34995">
          <w:rPr>
            <w:i/>
            <w:vertAlign w:val="subscript"/>
          </w:rPr>
          <w:delText>∞</w:delText>
        </w:r>
        <w:r w:rsidRPr="004906F5" w:rsidDel="00B34995">
          <w:delText xml:space="preserve"> (asymptotic length),</w:delText>
        </w:r>
        <w:r w:rsidRPr="004906F5" w:rsidDel="00B34995">
          <w:rPr>
            <w:i/>
          </w:rPr>
          <w:delText xml:space="preserve"> k</w:delText>
        </w:r>
        <w:r w:rsidRPr="004906F5" w:rsidDel="00B34995">
          <w:delText xml:space="preserve"> (the rate at which asymptotic length is approached) and </w:delText>
        </w:r>
        <w:r w:rsidRPr="004906F5" w:rsidDel="00B34995">
          <w:rPr>
            <w:i/>
          </w:rPr>
          <w:delText>t</w:delText>
        </w:r>
        <w:r w:rsidRPr="00981A9D" w:rsidDel="00B34995">
          <w:rPr>
            <w:i/>
            <w:vertAlign w:val="subscript"/>
          </w:rPr>
          <w:delText xml:space="preserve">0 </w:delText>
        </w:r>
        <w:r w:rsidDel="00B34995">
          <w:delText>(</w:delText>
        </w:r>
        <w:r w:rsidRPr="004906F5" w:rsidDel="00B34995">
          <w:delText>the estimated age at length zero</w:delText>
        </w:r>
        <w:r w:rsidDel="00B34995">
          <w:delText>)</w:delText>
        </w:r>
        <w:r w:rsidRPr="004906F5" w:rsidDel="00B34995">
          <w:delText xml:space="preserve">. </w:delText>
        </w:r>
      </w:del>
      <w:del w:id="77" w:author="Punt, Andre (O&amp;A, Hobart)" w:date="2019-01-23T07:42:00Z">
        <w:r w:rsidRPr="004906F5" w:rsidDel="00AA168A">
          <w:delText xml:space="preserve">The </w:delText>
        </w:r>
        <w:r w:rsidDel="00AA168A">
          <w:delText>prediction</w:delText>
        </w:r>
        <w:r w:rsidRPr="004906F5" w:rsidDel="00AA168A">
          <w:delText xml:space="preserve"> for length at age </w:delTex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i</m:t>
                  </m:r>
                </m:sub>
              </m:sSub>
            </m:e>
          </m:acc>
        </m:oMath>
        <w:r w:rsidRPr="004906F5" w:rsidDel="00AA168A">
          <w:rPr>
            <w:rFonts w:eastAsiaTheme="minorEastAsia"/>
          </w:rPr>
          <w:delText xml:space="preserve"> is </w:delText>
        </w:r>
        <w:r w:rsidRPr="004906F5" w:rsidDel="00AA168A">
          <w:rPr>
            <w:rFonts w:eastAsiaTheme="minorEastAsia"/>
          </w:rPr>
          <w:lastRenderedPageBreak/>
          <w:delText>subject to an</w:delText>
        </w:r>
        <w:r w:rsidRPr="004906F5" w:rsidDel="00B34995">
          <w:rPr>
            <w:rFonts w:eastAsiaTheme="minorEastAsia"/>
          </w:rPr>
          <w:delText xml:space="preserve"> error term ε </w:delText>
        </w:r>
        <w:r w:rsidDel="00B34995">
          <w:rPr>
            <w:rFonts w:eastAsiaTheme="minorEastAsia"/>
          </w:rPr>
          <w:delText>that</w:delText>
        </w:r>
        <w:r w:rsidRPr="004906F5" w:rsidDel="00B34995">
          <w:rPr>
            <w:rFonts w:eastAsiaTheme="minorEastAsia"/>
          </w:rPr>
          <w:delText xml:space="preserve"> is assumed to be lognormally distributed with zero mean and variance σ</w:delText>
        </w:r>
        <w:r w:rsidRPr="004906F5" w:rsidDel="00AA168A">
          <w:rPr>
            <w:rFonts w:eastAsiaTheme="minorEastAsia"/>
          </w:rPr>
          <w:delText>.</w:delText>
        </w:r>
        <w:r w:rsidRPr="004906F5" w:rsidDel="00AA168A">
          <w:delText xml:space="preserve"> </w:delText>
        </w:r>
      </w:del>
      <w:del w:id="78" w:author="Punt, Andre (O&amp;A, Hobart)" w:date="2019-01-23T07:43:00Z">
        <w:r w:rsidRPr="004906F5" w:rsidDel="00AA168A">
          <w:delText xml:space="preserve">Our model </w:delText>
        </w:r>
      </w:del>
      <w:ins w:id="79" w:author="Punt, Andre (O&amp;A, Hobart)" w:date="2019-01-23T07:43:00Z">
        <w:r w:rsidR="00AA168A">
          <w:t xml:space="preserve"> </w:t>
        </w:r>
        <w:proofErr w:type="gramStart"/>
        <w:r w:rsidR="00AA168A">
          <w:t>in</w:t>
        </w:r>
        <w:proofErr w:type="gramEnd"/>
        <w:r w:rsidR="00AA168A">
          <w:t xml:space="preserve"> </w:t>
        </w:r>
      </w:ins>
      <w:r w:rsidRPr="004906F5">
        <w:t>estimate</w:t>
      </w:r>
      <w:del w:id="80" w:author="Punt, Andre (O&amp;A, Hobart)" w:date="2019-01-23T07:43:00Z">
        <w:r w:rsidRPr="004906F5" w:rsidDel="00AA168A">
          <w:delText>s</w:delText>
        </w:r>
      </w:del>
      <w:ins w:id="81" w:author="Punt, Andre (O&amp;A, Hobart)" w:date="2019-01-23T07:43:00Z">
        <w:r w:rsidR="00AA168A">
          <w:t>d</w:t>
        </w:r>
      </w:ins>
      <w:r w:rsidRPr="004906F5">
        <w:t xml:space="preserve"> values for the three </w:t>
      </w:r>
      <w:del w:id="82" w:author="Punt, Andre (O&amp;A, Hobart)" w:date="2019-01-23T07:43:00Z">
        <w:r w:rsidRPr="004906F5" w:rsidDel="00AA168A">
          <w:delText xml:space="preserve">biological </w:delText>
        </w:r>
      </w:del>
      <w:ins w:id="83" w:author="Punt, Andre (O&amp;A, Hobart)" w:date="2019-01-23T07:43:00Z">
        <w:r w:rsidR="00AA168A">
          <w:t>growth</w:t>
        </w:r>
        <w:r w:rsidR="00AA168A" w:rsidRPr="004906F5">
          <w:t xml:space="preserve"> </w:t>
        </w:r>
      </w:ins>
      <w:r w:rsidRPr="004906F5">
        <w:t xml:space="preserve">parameters </w:t>
      </w:r>
      <w:del w:id="84" w:author="Punt, Andre (O&amp;A, Hobart)" w:date="2019-01-23T07:43:00Z">
        <w:r w:rsidRPr="004906F5" w:rsidDel="00AA168A">
          <w:delText xml:space="preserve">at </w:delText>
        </w:r>
      </w:del>
      <w:ins w:id="85" w:author="Punt, Andre (O&amp;A, Hobart)" w:date="2019-01-23T07:43:00Z">
        <w:r w:rsidR="00AA168A">
          <w:t>for</w:t>
        </w:r>
        <w:r w:rsidR="00AA168A" w:rsidRPr="004906F5">
          <w:t xml:space="preserve"> </w:t>
        </w:r>
      </w:ins>
      <w:r w:rsidRPr="004906F5">
        <w:t xml:space="preserve">each </w:t>
      </w:r>
      <w:r>
        <w:t xml:space="preserve">spatiotemporal </w:t>
      </w:r>
      <w:del w:id="86" w:author="Punt, Andre (O&amp;A, Hobart)" w:date="2019-01-23T07:43:00Z">
        <w:r w:rsidRPr="004906F5" w:rsidDel="00AA168A">
          <w:delText xml:space="preserve">strata </w:delText>
        </w:r>
      </w:del>
      <w:ins w:id="87" w:author="Punt, Andre (O&amp;A, Hobart)" w:date="2019-01-23T07:43:00Z">
        <w:r w:rsidR="00AA168A" w:rsidRPr="004906F5">
          <w:t>strat</w:t>
        </w:r>
        <w:r w:rsidR="00AA168A">
          <w:t>um by</w:t>
        </w:r>
      </w:ins>
      <w:del w:id="88" w:author="Punt, Andre (O&amp;A, Hobart)" w:date="2019-01-23T07:43:00Z">
        <w:r w:rsidRPr="004906F5" w:rsidDel="00AA168A">
          <w:delText>for two</w:delText>
        </w:r>
      </w:del>
      <w:r w:rsidRPr="004906F5">
        <w:t xml:space="preserve"> sex</w:t>
      </w:r>
      <w:del w:id="89" w:author="Punt, Andre (O&amp;A, Hobart)" w:date="2019-01-23T07:43:00Z">
        <w:r w:rsidRPr="004906F5" w:rsidDel="00AA168A">
          <w:delText>es</w:delText>
        </w:r>
      </w:del>
      <w:commentRangeStart w:id="90"/>
      <w:r w:rsidRPr="004906F5">
        <w:t xml:space="preserve">; the </w:t>
      </w:r>
      <w:r>
        <w:rPr>
          <w:rFonts w:eastAsiaTheme="minorEastAsia"/>
        </w:rPr>
        <w:t xml:space="preserve">additive error term </w:t>
      </w:r>
      <w:r w:rsidRPr="004906F5">
        <w:t>is assumed universal across strata and se</w:t>
      </w:r>
      <w:r>
        <w:t>x and n</w:t>
      </w:r>
      <w:r>
        <w:rPr>
          <w:rFonts w:eastAsiaTheme="minorEastAsia"/>
        </w:rPr>
        <w:t>ormally distributed with mean zero.</w:t>
      </w:r>
      <w:commentRangeEnd w:id="90"/>
      <w:r w:rsidR="00AA168A">
        <w:rPr>
          <w:rStyle w:val="CommentReference"/>
        </w:rPr>
        <w:commentReference w:id="90"/>
      </w:r>
    </w:p>
    <w:p w14:paraId="13786218" w14:textId="3621436B" w:rsidR="00E05953" w:rsidDel="00AA168A" w:rsidRDefault="00E05953" w:rsidP="00B34995">
      <w:pPr>
        <w:spacing w:line="240" w:lineRule="auto"/>
        <w:jc w:val="both"/>
        <w:rPr>
          <w:moveFrom w:id="91" w:author="Punt, Andre (O&amp;A, Hobart)" w:date="2019-01-23T07:43:00Z"/>
          <w:rFonts w:eastAsiaTheme="minorEastAsia"/>
        </w:rPr>
      </w:pPr>
      <w:bookmarkStart w:id="92" w:name="_Ref535910294"/>
      <w:moveFromRangeStart w:id="93" w:author="Punt, Andre (O&amp;A, Hobart)" w:date="2019-01-23T07:43:00Z" w:name="move535992715"/>
      <w:moveFrom w:id="94" w:author="Punt, Andre (O&amp;A, Hobart)" w:date="2019-01-23T07:43:00Z">
        <w:r w:rsidDel="00AA168A">
          <w:t xml:space="preserve">Equation </w:t>
        </w:r>
        <w:r w:rsidDel="00AA168A">
          <w:rPr>
            <w:noProof/>
          </w:rPr>
          <w:fldChar w:fldCharType="begin"/>
        </w:r>
        <w:r w:rsidDel="00AA168A">
          <w:rPr>
            <w:noProof/>
          </w:rPr>
          <w:instrText xml:space="preserve"> SEQ Equation \* ARABIC </w:instrText>
        </w:r>
        <w:r w:rsidDel="00AA168A">
          <w:rPr>
            <w:noProof/>
          </w:rPr>
          <w:fldChar w:fldCharType="separate"/>
        </w:r>
        <w:r w:rsidR="00F75BC7" w:rsidDel="00AA168A">
          <w:rPr>
            <w:noProof/>
          </w:rPr>
          <w:t>1</w:t>
        </w:r>
        <w:r w:rsidDel="00AA168A">
          <w:rPr>
            <w:noProof/>
          </w:rPr>
          <w:fldChar w:fldCharType="end"/>
        </w:r>
        <w:bookmarkEnd w:id="92"/>
        <w:r w:rsidDel="00AA168A">
          <w:t xml:space="preserve"> </w:t>
        </w:r>
        <m:oMath>
          <m:acc>
            <m:accPr>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xml:space="preserve">+ </m:t>
          </m:r>
          <w:commentRangeStart w:id="95"/>
          <m:r>
            <m:rPr>
              <m:sty m:val="p"/>
            </m:rPr>
            <w:rPr>
              <w:rFonts w:ascii="Cambria Math" w:hAnsi="Cambria Math"/>
            </w:rPr>
            <m:t>ε</m:t>
          </m:r>
          <w:commentRangeEnd w:id="95"/>
          <m:r>
            <m:rPr>
              <m:sty m:val="p"/>
            </m:rPr>
            <w:rPr>
              <w:rStyle w:val="CommentReference"/>
            </w:rPr>
            <w:commentReference w:id="95"/>
          </m:r>
        </m:oMath>
      </w:moveFrom>
    </w:p>
    <w:moveFromRangeEnd w:id="93"/>
    <w:p w14:paraId="0C57F3C3" w14:textId="6596E669" w:rsidR="00E05953" w:rsidRPr="00E022D1" w:rsidDel="00AA168A" w:rsidRDefault="00E05953" w:rsidP="00B34995">
      <w:pPr>
        <w:spacing w:line="240" w:lineRule="auto"/>
        <w:jc w:val="both"/>
        <w:rPr>
          <w:del w:id="96" w:author="Punt, Andre (O&amp;A, Hobart)" w:date="2019-01-23T07:43:00Z"/>
          <w:rFonts w:eastAsiaTheme="minorEastAsia"/>
        </w:rPr>
      </w:pPr>
      <m:oMath>
        <m:r>
          <w:del w:id="97" w:author="Punt, Andre (O&amp;A, Hobart)" w:date="2019-01-23T07:43:00Z">
            <m:rPr>
              <m:sty m:val="p"/>
            </m:rPr>
            <w:rPr>
              <w:rFonts w:ascii="Cambria Math" w:hAnsi="Cambria Math"/>
            </w:rPr>
            <m:t>ε ~ N(0,σ</m:t>
          </w:del>
        </m:r>
      </m:oMath>
      <w:del w:id="98" w:author="Punt, Andre (O&amp;A, Hobart)" w:date="2019-01-23T07:43:00Z">
        <w:r w:rsidDel="00AA168A">
          <w:rPr>
            <w:rFonts w:eastAsiaTheme="minorEastAsia"/>
            <w:vertAlign w:val="superscript"/>
          </w:rPr>
          <w:delText>2</w:delText>
        </w:r>
        <w:r w:rsidDel="00AA168A">
          <w:rPr>
            <w:rFonts w:eastAsiaTheme="minorEastAsia"/>
          </w:rPr>
          <w:delText>)</w:delText>
        </w:r>
      </w:del>
    </w:p>
    <w:p w14:paraId="252F266E" w14:textId="1FE9BC96" w:rsidR="00E05953" w:rsidRPr="00E9782A" w:rsidRDefault="00E05953" w:rsidP="00B34995">
      <w:pPr>
        <w:spacing w:line="240" w:lineRule="auto"/>
        <w:jc w:val="both"/>
      </w:pPr>
      <w:r w:rsidRPr="008567BF">
        <w:t>Initial parameter</w:t>
      </w:r>
      <w:r>
        <w:t>s</w:t>
      </w:r>
      <w:r w:rsidRPr="008567BF">
        <w:t xml:space="preserve"> </w:t>
      </w:r>
      <w:r>
        <w:t xml:space="preserve">were </w:t>
      </w:r>
      <w:r w:rsidRPr="008567BF">
        <w:t>t0 = 0,</w:t>
      </w:r>
      <w:commentRangeStart w:id="99"/>
      <w:r w:rsidRPr="008567BF">
        <w:t xml:space="preserve"> </w:t>
      </w:r>
      <m:oMath>
        <m:r>
          <m:rPr>
            <m:sty m:val="p"/>
          </m:rPr>
          <w:rPr>
            <w:rFonts w:ascii="Cambria Math" w:hAnsi="Cambria Math"/>
          </w:rPr>
          <m:t>σ</m:t>
        </m:r>
      </m:oMath>
      <w:r w:rsidRPr="008567BF">
        <w:t xml:space="preserve"> </w:t>
      </w:r>
      <w:r>
        <w:t>= 0</w:t>
      </w:r>
      <w:commentRangeEnd w:id="99"/>
      <w:r w:rsidR="00AA168A">
        <w:rPr>
          <w:rStyle w:val="CommentReference"/>
        </w:rPr>
        <w:commentReference w:id="99"/>
      </w:r>
      <w:r>
        <w:t xml:space="preserve">, </w:t>
      </w:r>
      <w:r w:rsidRPr="008567BF">
        <w:t>with L∞ = 70, K = 0.</w:t>
      </w:r>
    </w:p>
    <w:p w14:paraId="40B59E3D" w14:textId="50ADA14E" w:rsidR="00E05953" w:rsidRDefault="00E05953" w:rsidP="00B34995">
      <w:pPr>
        <w:pStyle w:val="Heading2"/>
        <w:spacing w:line="240" w:lineRule="auto"/>
        <w:jc w:val="both"/>
      </w:pPr>
      <w:r w:rsidRPr="008B3D07">
        <w:rPr>
          <w:highlight w:val="yellow"/>
        </w:rPr>
        <w:t xml:space="preserve">Simulation </w:t>
      </w:r>
      <w:commentRangeStart w:id="100"/>
      <w:r w:rsidRPr="008B3D07">
        <w:rPr>
          <w:highlight w:val="yellow"/>
        </w:rPr>
        <w:t>Testing</w:t>
      </w:r>
      <w:commentRangeEnd w:id="100"/>
      <w:r w:rsidR="008A6648">
        <w:rPr>
          <w:rStyle w:val="CommentReference"/>
          <w:rFonts w:eastAsiaTheme="minorHAnsi"/>
          <w:i w:val="0"/>
        </w:rPr>
        <w:commentReference w:id="100"/>
      </w:r>
    </w:p>
    <w:p w14:paraId="1E4940F0" w14:textId="06E7E5DD" w:rsidR="00F75BC7" w:rsidRDefault="008B3D07" w:rsidP="00B34995">
      <w:pPr>
        <w:spacing w:line="240" w:lineRule="auto"/>
        <w:jc w:val="both"/>
      </w:pPr>
      <w:del w:id="101" w:author="Punt, Andre (O&amp;A, Hobart)" w:date="2019-01-23T07:44:00Z">
        <w:r w:rsidDel="00AA168A">
          <w:delText>To evaluate the robu</w:delText>
        </w:r>
        <w:r w:rsidR="003057E6" w:rsidDel="00AA168A">
          <w:delText>stness of the proposed method, w</w:delText>
        </w:r>
      </w:del>
      <w:ins w:id="102" w:author="Punt, Andre (O&amp;A, Hobart)" w:date="2019-01-23T07:44:00Z">
        <w:r w:rsidR="00AA168A">
          <w:t>W</w:t>
        </w:r>
      </w:ins>
      <w:r w:rsidR="003057E6">
        <w:t xml:space="preserve">e performed a simulation </w:t>
      </w:r>
      <w:proofErr w:type="spellStart"/>
      <w:r w:rsidR="003057E6">
        <w:t>study</w:t>
      </w:r>
      <w:ins w:id="103" w:author="Punt, Andre (O&amp;A, Hobart)" w:date="2019-01-23T07:44:00Z">
        <w:r w:rsidR="00AA168A">
          <w:t>t</w:t>
        </w:r>
      </w:ins>
      <w:del w:id="104" w:author="Punt, Andre (O&amp;A, Hobart)" w:date="2019-01-23T07:44:00Z">
        <w:r w:rsidR="003057E6" w:rsidDel="00AA168A">
          <w:delText xml:space="preserve"> </w:delText>
        </w:r>
      </w:del>
      <w:proofErr w:type="gramStart"/>
      <w:ins w:id="105" w:author="Punt, Andre (O&amp;A, Hobart)" w:date="2019-01-23T07:44:00Z">
        <w:r w:rsidR="00AA168A">
          <w:t>To</w:t>
        </w:r>
        <w:proofErr w:type="spellEnd"/>
        <w:proofErr w:type="gramEnd"/>
        <w:r w:rsidR="00AA168A">
          <w:t xml:space="preserve"> evaluate the robustness of the proposed method, </w:t>
        </w:r>
      </w:ins>
      <w:r w:rsidR="003057E6">
        <w:t xml:space="preserve">using datasets </w:t>
      </w:r>
      <w:del w:id="106" w:author="Punt, Andre (O&amp;A, Hobart)" w:date="2019-01-23T07:44:00Z">
        <w:r w:rsidR="003057E6" w:rsidDel="00AA168A">
          <w:delText xml:space="preserve">artificially </w:delText>
        </w:r>
      </w:del>
      <w:r w:rsidR="003057E6">
        <w:t xml:space="preserve">generated </w:t>
      </w:r>
      <w:del w:id="107" w:author="Punt, Andre (O&amp;A, Hobart)" w:date="2019-01-23T07:44:00Z">
        <w:r w:rsidR="003057E6" w:rsidDel="00AA168A">
          <w:delText xml:space="preserve">via </w:delText>
        </w:r>
      </w:del>
      <w:ins w:id="108" w:author="Punt, Andre (O&amp;A, Hobart)" w:date="2019-01-23T07:44:00Z">
        <w:r w:rsidR="00AA168A">
          <w:t>using</w:t>
        </w:r>
        <w:r w:rsidR="00AA168A">
          <w:t xml:space="preserve"> </w:t>
        </w:r>
      </w:ins>
      <w:r w:rsidR="003057E6">
        <w:t>an individual-based model (</w:t>
      </w:r>
      <w:commentRangeStart w:id="109"/>
      <w:r w:rsidR="003057E6">
        <w:t>IBM</w:t>
      </w:r>
      <w:commentRangeEnd w:id="109"/>
      <w:r w:rsidR="008A6648">
        <w:rPr>
          <w:rStyle w:val="CommentReference"/>
        </w:rPr>
        <w:commentReference w:id="109"/>
      </w:r>
      <w:r w:rsidR="003057E6">
        <w:t xml:space="preserve">). The </w:t>
      </w:r>
      <w:commentRangeStart w:id="110"/>
      <w:r w:rsidR="003057E6">
        <w:t xml:space="preserve">IBM </w:t>
      </w:r>
      <w:commentRangeEnd w:id="110"/>
      <w:r w:rsidR="003057E6">
        <w:rPr>
          <w:rStyle w:val="CommentReference"/>
        </w:rPr>
        <w:commentReference w:id="110"/>
      </w:r>
      <w:r w:rsidR="003057E6">
        <w:t xml:space="preserve">is capable of mimicking individual characteristics by following the life history processes (survival, growth, and reproduction) of individual fish. </w:t>
      </w:r>
      <w:commentRangeStart w:id="111"/>
      <w:r w:rsidR="003057E6">
        <w:t>Temporal variation in fish growth</w:t>
      </w:r>
      <w:commentRangeEnd w:id="111"/>
      <w:r w:rsidR="00AA168A">
        <w:rPr>
          <w:rStyle w:val="CommentReference"/>
        </w:rPr>
        <w:commentReference w:id="111"/>
      </w:r>
      <w:r w:rsidR="003057E6">
        <w:t xml:space="preserve"> is achieved by changing the mean fishing mortality </w:t>
      </w:r>
      <w:r w:rsidR="00E23A55">
        <w:t>(</w:t>
      </w:r>
      <w:r w:rsidR="00E23A55" w:rsidRPr="00E23A55">
        <w:rPr>
          <w:i/>
        </w:rPr>
        <w:t>F</w:t>
      </w:r>
      <w:r w:rsidR="00E23A55">
        <w:t xml:space="preserve">) </w:t>
      </w:r>
      <w:r w:rsidR="003057E6">
        <w:t>e</w:t>
      </w:r>
      <w:commentRangeStart w:id="112"/>
      <w:r w:rsidR="003057E6">
        <w:t>xperienced by the population</w:t>
      </w:r>
      <w:r w:rsidR="00E23A55">
        <w:t xml:space="preserve"> with a generated vector of </w:t>
      </w:r>
      <w:r w:rsidR="00E23A55">
        <w:rPr>
          <w:i/>
        </w:rPr>
        <w:t>F</w:t>
      </w:r>
      <w:r w:rsidR="00C41D19">
        <w:t xml:space="preserve"> as in</w:t>
      </w:r>
      <w:r w:rsidR="00873DA6">
        <w:t xml:space="preserve"> </w:t>
      </w:r>
      <w:commentRangeEnd w:id="112"/>
      <w:r w:rsidR="008A6648">
        <w:rPr>
          <w:rStyle w:val="CommentReference"/>
        </w:rPr>
        <w:commentReference w:id="112"/>
      </w:r>
      <w:r w:rsidR="00873DA6">
        <w:fldChar w:fldCharType="begin" w:fldLock="1"/>
      </w:r>
      <w:r w:rsidR="00873DA6">
        <w:instrText>ADDIN CSL_CITATION {"citationItems":[{"id":"ITEM-1","itemData":{"DOI":"10.1016/j.fishres.2011.12.011","ISBN":"0165-7836","ISSN":"01657836","abstract":"Methods that use only fisheries catch records to determine the status of exploited fish populations have been used to draw important conclusions regarding the world's fisheries. The reliability of two such approaches is evaluated by simulating a range of fisheries development and overfishing scenarios. The success rate and bias of stock status classification by two catch-based methods is compared with those of two stock assessment methods that explicitly model population dynamics and use additional fishing effort data. On average the catch-based methods correctly classified the status of stocks in 31% and 34% of the cases considered. Two simple stock assessments successfully classified stock status in 57% and 59% of the cases. The catch-based methods and the surplus production stock assessment were negatively biased and on average provided overly pessimistic conclusions regarding stock status. Catch-based methods were more negatively biased on average than the stock assessment approaches. ?? 2011 Elsevier B.V.","author":[{"dropping-particle":"","family":"Carruthers","given":"Thomas R","non-dropping-particle":"","parse-names":false,"suffix":""},{"dropping-particle":"","family":"Walters","given":"Carl J","non-dropping-particle":"","parse-names":false,"suffix":""},{"dropping-particle":"","family":"McAllister","given":"Murdoch K","non-dropping-particle":"","parse-names":false,"suffix":""}],"container-title":"Fisheries Research","id":"ITEM-1","issued":{"date-parts":[["2012"]]},"page":"66-79","publisher":"Elsevier B.V.","title":"Evaluating methods that classify fisheries stock status using only fisheries catch data","type":"article-journal","volume":"119-120"},"uris":["http://www.mendeley.com/documents/?uuid=0ffea2f8-6a2b-4fdc-a600-0525c6c9adf9"]}],"mendeley":{"formattedCitation":"(Carruthers et al., 2012)","manualFormatting":"(Carruthers et al. (2012)","plainTextFormattedCitation":"(Carruthers et al., 2012)"},"properties":{"noteIndex":0},"schema":"https://github.com/citation-style-language/schema/raw/master/csl-citation.json"}</w:instrText>
      </w:r>
      <w:r w:rsidR="00873DA6">
        <w:fldChar w:fldCharType="separate"/>
      </w:r>
      <w:del w:id="113" w:author="Punt, Andre (O&amp;A, Hobart)" w:date="2019-01-23T07:44:00Z">
        <w:r w:rsidR="00873DA6" w:rsidRPr="00873DA6" w:rsidDel="00AA168A">
          <w:rPr>
            <w:noProof/>
          </w:rPr>
          <w:delText>(</w:delText>
        </w:r>
      </w:del>
      <w:r w:rsidR="00873DA6" w:rsidRPr="00873DA6">
        <w:rPr>
          <w:noProof/>
        </w:rPr>
        <w:t>Carruthers et al.</w:t>
      </w:r>
      <w:r w:rsidR="00873DA6">
        <w:rPr>
          <w:noProof/>
        </w:rPr>
        <w:t xml:space="preserve"> (</w:t>
      </w:r>
      <w:r w:rsidR="00873DA6" w:rsidRPr="00873DA6">
        <w:rPr>
          <w:noProof/>
        </w:rPr>
        <w:t>2012)</w:t>
      </w:r>
      <w:r w:rsidR="00873DA6">
        <w:fldChar w:fldCharType="end"/>
      </w:r>
      <w:r w:rsidR="003057E6">
        <w:t xml:space="preserve">. </w:t>
      </w:r>
      <w:del w:id="114" w:author="Punt, Andre (O&amp;A, Hobart)" w:date="2019-01-23T07:45:00Z">
        <w:r w:rsidR="00C41D19" w:rsidDel="008A6648">
          <w:delText>In this approach, we specify</w:delText>
        </w:r>
      </w:del>
      <w:ins w:id="115" w:author="Punt, Andre (O&amp;A, Hobart)" w:date="2019-01-23T07:45:00Z">
        <w:r w:rsidR="008A6648">
          <w:t>This involved specifying</w:t>
        </w:r>
      </w:ins>
      <w:r w:rsidR="00C41D19">
        <w:t xml:space="preserve"> the median </w:t>
      </w:r>
      <w:r w:rsidR="00C41D19">
        <w:rPr>
          <w:i/>
        </w:rPr>
        <w:t>F</w:t>
      </w:r>
      <w:r w:rsidR="00C41D19">
        <w:t xml:space="preserve"> for the final 50 years of the 100-year simulation; fish are only subject to natural mortality for the first 50 years.</w:t>
      </w:r>
      <w:r w:rsidR="003640BA">
        <w:t xml:space="preserve"> The median values </w:t>
      </w:r>
      <w:r w:rsidR="00E23A55">
        <w:t>for either the entirety or a subset of the final 50 years were either</w:t>
      </w:r>
      <w:r w:rsidR="003640BA">
        <w:t xml:space="preserve"> low (</w:t>
      </w:r>
      <w:r w:rsidR="003640BA" w:rsidRPr="003640BA">
        <w:rPr>
          <w:i/>
        </w:rPr>
        <w:t>F</w:t>
      </w:r>
      <w:r w:rsidR="003640BA">
        <w:t xml:space="preserve"> = 0.15</w:t>
      </w:r>
      <w:ins w:id="116" w:author="Punt, Andre (O&amp;A, Hobart)" w:date="2019-01-23T07:45:00Z">
        <w:r w:rsidR="008A6648">
          <w:t>yr</w:t>
        </w:r>
        <w:r w:rsidR="008A6648" w:rsidRPr="008A6648">
          <w:rPr>
            <w:vertAlign w:val="superscript"/>
            <w:rPrChange w:id="117" w:author="Punt, Andre (O&amp;A, Hobart)" w:date="2019-01-23T07:45:00Z">
              <w:rPr/>
            </w:rPrChange>
          </w:rPr>
          <w:t>-1</w:t>
        </w:r>
      </w:ins>
      <w:r w:rsidR="003640BA">
        <w:t>), medium (</w:t>
      </w:r>
      <w:r w:rsidR="003640BA" w:rsidRPr="003640BA">
        <w:rPr>
          <w:i/>
        </w:rPr>
        <w:t>F</w:t>
      </w:r>
      <w:r w:rsidR="003640BA">
        <w:t xml:space="preserve"> = 0.25</w:t>
      </w:r>
      <w:ins w:id="118" w:author="Punt, Andre (O&amp;A, Hobart)" w:date="2019-01-23T07:46:00Z">
        <w:r w:rsidR="008A6648" w:rsidRPr="008A6648">
          <w:t xml:space="preserve"> </w:t>
        </w:r>
        <w:r w:rsidR="008A6648">
          <w:t>yr</w:t>
        </w:r>
        <w:r w:rsidR="008A6648" w:rsidRPr="00805C96">
          <w:rPr>
            <w:vertAlign w:val="superscript"/>
          </w:rPr>
          <w:t>-1</w:t>
        </w:r>
      </w:ins>
      <w:r w:rsidR="003640BA">
        <w:t>), or high (</w:t>
      </w:r>
      <w:r w:rsidR="003640BA" w:rsidRPr="003640BA">
        <w:rPr>
          <w:i/>
        </w:rPr>
        <w:t xml:space="preserve">F </w:t>
      </w:r>
      <w:r w:rsidR="003640BA">
        <w:t>= 0.35</w:t>
      </w:r>
      <w:ins w:id="119" w:author="Punt, Andre (O&amp;A, Hobart)" w:date="2019-01-23T07:46:00Z">
        <w:r w:rsidR="008A6648" w:rsidRPr="008A6648">
          <w:t xml:space="preserve"> </w:t>
        </w:r>
        <w:r w:rsidR="008A6648">
          <w:t>yr</w:t>
        </w:r>
        <w:r w:rsidR="008A6648" w:rsidRPr="00805C96">
          <w:rPr>
            <w:vertAlign w:val="superscript"/>
          </w:rPr>
          <w:t>-1</w:t>
        </w:r>
      </w:ins>
      <w:r w:rsidR="003640BA">
        <w:t>).</w:t>
      </w:r>
      <w:r w:rsidR="00C41D19">
        <w:t xml:space="preserve">  </w:t>
      </w:r>
      <w:r w:rsidR="003057E6">
        <w:t>We simulate spatial variation by generating length and age datasets under different growth regimes</w:t>
      </w:r>
      <w:r w:rsidR="00330BD9">
        <w:t xml:space="preserve"> </w:t>
      </w:r>
      <w:r w:rsidR="003057E6">
        <w:t xml:space="preserve">(i.e., higher values of </w:t>
      </w:r>
      <w:r w:rsidR="003057E6" w:rsidRPr="008A6648">
        <w:rPr>
          <w:i/>
          <w:rPrChange w:id="120" w:author="Punt, Andre (O&amp;A, Hobart)" w:date="2019-01-23T07:46:00Z">
            <w:rPr/>
          </w:rPrChange>
        </w:rPr>
        <w:t>K</w:t>
      </w:r>
      <w:r w:rsidR="003057E6">
        <w:t xml:space="preserve"> </w:t>
      </w:r>
      <w:proofErr w:type="gramStart"/>
      <w:r w:rsidR="003057E6">
        <w:t xml:space="preserve">and </w:t>
      </w:r>
      <w:proofErr w:type="gramEnd"/>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057E6">
        <w:t>) and assign</w:t>
      </w:r>
      <w:r w:rsidR="00C41D19">
        <w:t xml:space="preserve"> </w:t>
      </w:r>
      <w:r w:rsidR="003057E6">
        <w:t>a range of latitudes</w:t>
      </w:r>
      <w:r w:rsidR="00C41D19">
        <w:t xml:space="preserve"> to each regime.</w:t>
      </w:r>
      <w:r w:rsidR="00F75BC7">
        <w:t xml:space="preserve"> </w:t>
      </w:r>
      <w:commentRangeStart w:id="121"/>
      <w:r w:rsidR="00F75BC7">
        <w:t xml:space="preserve">The growth module of the IBM itself implements a VBGF with  </w:t>
      </w:r>
      <w:r w:rsidR="00F75BC7" w:rsidRPr="008A6648">
        <w:rPr>
          <w:i/>
          <w:rPrChange w:id="122" w:author="Punt, Andre (O&amp;A, Hobart)" w:date="2019-01-23T07:46:00Z">
            <w:rPr/>
          </w:rPrChange>
        </w:rPr>
        <w:t>L</w:t>
      </w:r>
      <w:r w:rsidR="00F75BC7" w:rsidRPr="008A6648">
        <w:rPr>
          <w:vertAlign w:val="subscript"/>
          <w:rPrChange w:id="123" w:author="Punt, Andre (O&amp;A, Hobart)" w:date="2019-01-23T07:46:00Z">
            <w:rPr/>
          </w:rPrChange>
        </w:rPr>
        <w:t>1</w:t>
      </w:r>
      <w:r w:rsidR="00F75BC7">
        <w:t xml:space="preserve"> and </w:t>
      </w:r>
      <w:r w:rsidR="00F75BC7" w:rsidRPr="008A6648">
        <w:rPr>
          <w:i/>
          <w:rPrChange w:id="124" w:author="Punt, Andre (O&amp;A, Hobart)" w:date="2019-01-23T07:46:00Z">
            <w:rPr/>
          </w:rPrChange>
        </w:rPr>
        <w:t>L</w:t>
      </w:r>
      <w:r w:rsidR="00F75BC7" w:rsidRPr="008A6648">
        <w:rPr>
          <w:vertAlign w:val="subscript"/>
          <w:rPrChange w:id="125" w:author="Punt, Andre (O&amp;A, Hobart)" w:date="2019-01-23T07:46:00Z">
            <w:rPr/>
          </w:rPrChange>
        </w:rPr>
        <w:t>2</w:t>
      </w:r>
      <w:r w:rsidR="00F75BC7">
        <w:t xml:space="preserve"> as in Stock Synthesis </w:t>
      </w:r>
      <w:r w:rsidR="00F75BC7">
        <w:fldChar w:fldCharType="begin" w:fldLock="1"/>
      </w:r>
      <w:r w:rsidR="00873DA6">
        <w:instrText>ADDIN CSL_CITATION {"citationItems":[{"id":"ITEM-1","itemData":{"DOI":"10.1016/j.fishres.2012.10.012","ISBN":"0165-7836","ISSN":"01657836","abstract":"Stock synthesis (SS) is a statistical age-structured population modeling framework that has been applied in a wide variety of fish assessments globally. The framework is highly scalable from data-weak situations where it operates as an age-structured production model, to complex situations where it can flexibly incorporate multiple data sources and account for biological and environmental processes. SS implements compensatory population dynamics through use of a function relating mean recruitment to spawner reproductive output. This function enhances the ability of SS to operate in data-weak situations and enables it to estimate fishery management quantities such as fishing rates that would provide for maximum sustainable yield and to employ these rates in forecasts of potential yield and future stock status. Complex model configurations such as multiple areas and multiple growth morphs are possible, tag-recapture data can be used to aid estimation of movement rates among areas, and most parameters can change over time in response to environmental and ecosystem factors. SS is coded using Auto-Differentiation Model Builder, so inherits its powerful capability to efficiently estimate hundreds of parameters using either maximum likelihood or Bayesian inference. Output processing, principally through a package developed in R, enables rapid model diagnosis. Details of the underlying population dynamics and the statistical framework used within SS are provided. ©2012.","author":[{"dropping-particle":"","family":"Methot","given":"Richard D","non-dropping-particle":"","parse-names":false,"suffix":""},{"dropping-particle":"","family":"Wetzel","given":"Chantell R","non-dropping-particle":"","parse-names":false,"suffix":""}],"container-title":"Fisheries Research","id":"ITEM-1","issued":{"date-parts":[["2013"]]},"page":"86-99","title":"Stock synthesis: A biological and statistical framework for fish stock assessment and fishery management","type":"article-journal","volume":"142"},"uris":["http://www.mendeley.com/documents/?uuid=84c299fe-cb63-404a-815c-abadd1f1ce9c"]}],"mendeley":{"formattedCitation":"(Methot and Wetzel, 2013)","plainTextFormattedCitation":"(Methot and Wetzel, 2013)","previouslyFormattedCitation":"(Methot and Wetzel, 2013)"},"properties":{"noteIndex":0},"schema":"https://github.com/citation-style-language/schema/raw/master/csl-citation.json"}</w:instrText>
      </w:r>
      <w:r w:rsidR="00F75BC7">
        <w:fldChar w:fldCharType="separate"/>
      </w:r>
      <w:r w:rsidR="00F75BC7" w:rsidRPr="00F75BC7">
        <w:rPr>
          <w:noProof/>
        </w:rPr>
        <w:t>(Methot and Wetzel, 2013)</w:t>
      </w:r>
      <w:r w:rsidR="00F75BC7">
        <w:fldChar w:fldCharType="end"/>
      </w:r>
      <w:r w:rsidR="00F75BC7">
        <w:t>:</w:t>
      </w:r>
    </w:p>
    <w:p w14:paraId="3D205EA6" w14:textId="3BA0958D" w:rsidR="00F75BC7" w:rsidRDefault="00F75BC7" w:rsidP="00B34995">
      <w:pPr>
        <w:pStyle w:val="Caption"/>
        <w:jc w:val="both"/>
      </w:pPr>
      <w:r>
        <w:t xml:space="preserve">Equation </w:t>
      </w:r>
      <w:r w:rsidR="00B34995">
        <w:rPr>
          <w:noProof/>
        </w:rPr>
        <w:fldChar w:fldCharType="begin"/>
      </w:r>
      <w:r w:rsidR="00B34995">
        <w:rPr>
          <w:noProof/>
        </w:rPr>
        <w:instrText xml:space="preserve"> SEQ Equation \* ARABIC </w:instrText>
      </w:r>
      <w:r w:rsidR="00B34995">
        <w:rPr>
          <w:noProof/>
        </w:rPr>
        <w:fldChar w:fldCharType="separate"/>
      </w:r>
      <w:r>
        <w:rPr>
          <w:noProof/>
        </w:rPr>
        <w:t>2</w:t>
      </w:r>
      <w:r w:rsidR="00B34995">
        <w:rPr>
          <w:noProof/>
        </w:rPr>
        <w:fldChar w:fldCharType="end"/>
      </w:r>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Pr>
          <w:rFonts w:eastAsiaTheme="minorEastAsia"/>
        </w:rP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den>
        </m:f>
      </m:oMath>
    </w:p>
    <w:p w14:paraId="3012175C" w14:textId="61E684C8" w:rsidR="00E05953" w:rsidRDefault="00642D5E" w:rsidP="00B34995">
      <w:pPr>
        <w:spacing w:line="240" w:lineRule="auto"/>
        <w:jc w:val="both"/>
      </w:pPr>
      <w:r>
        <w:t xml:space="preserve">Where </w:t>
      </w:r>
      <m:oMath>
        <m:sSub>
          <m:sSubPr>
            <m:ctrlPr>
              <w:rPr>
                <w:rFonts w:ascii="Cambria Math" w:hAnsi="Cambria Math"/>
              </w:rPr>
            </m:ctrlPr>
          </m:sSubPr>
          <m:e>
            <m:r>
              <w:rPr>
                <w:rFonts w:ascii="Cambria Math" w:hAnsi="Cambria Math"/>
              </w:rPr>
              <m:t>L</m:t>
            </m:r>
          </m:e>
          <m:sub>
            <m:r>
              <m:rPr>
                <m:sty m:val="p"/>
              </m:rPr>
              <w:rPr>
                <w:rFonts w:ascii="Cambria Math" w:hAnsi="Cambria Math"/>
              </w:rPr>
              <m:t>1,2</m:t>
            </m:r>
          </m:sub>
        </m:sSub>
      </m:oMath>
      <w:r>
        <w:rPr>
          <w:rFonts w:eastAsiaTheme="minorEastAsia"/>
        </w:rPr>
        <w:t xml:space="preserve"> represents the length of a fish at </w:t>
      </w:r>
      <w:proofErr w:type="gramStart"/>
      <w:r>
        <w:rPr>
          <w:rFonts w:eastAsiaTheme="minorEastAsia"/>
        </w:rPr>
        <w:t xml:space="preserve">age </w:t>
      </w:r>
      <w:proofErr w:type="gramEnd"/>
      <m:oMath>
        <m:sSub>
          <m:sSubPr>
            <m:ctrlPr>
              <w:rPr>
                <w:rFonts w:ascii="Cambria Math" w:hAnsi="Cambria Math"/>
              </w:rPr>
            </m:ctrlPr>
          </m:sSubPr>
          <m:e>
            <m:r>
              <w:rPr>
                <w:rFonts w:ascii="Cambria Math" w:hAnsi="Cambria Math"/>
              </w:rPr>
              <m:t>a</m:t>
            </m:r>
          </m:e>
          <m:sub>
            <m:r>
              <m:rPr>
                <m:sty m:val="p"/>
              </m:rPr>
              <w:rPr>
                <w:rFonts w:ascii="Cambria Math" w:hAnsi="Cambria Math"/>
              </w:rPr>
              <m:t>1,2</m:t>
            </m:r>
          </m:sub>
        </m:sSub>
      </m:oMath>
      <w:r>
        <w:rPr>
          <w:rFonts w:eastAsiaTheme="minorEastAsia"/>
        </w:rPr>
        <w:t xml:space="preserve">, and K is the same as in </w:t>
      </w:r>
      <w:r>
        <w:rPr>
          <w:rFonts w:eastAsiaTheme="minorEastAsia"/>
        </w:rPr>
        <w:fldChar w:fldCharType="begin"/>
      </w:r>
      <w:r>
        <w:rPr>
          <w:rFonts w:eastAsiaTheme="minorEastAsia"/>
        </w:rPr>
        <w:instrText xml:space="preserve"> REF _Ref535910294 \h </w:instrText>
      </w:r>
      <w:r>
        <w:rPr>
          <w:rFonts w:eastAsiaTheme="minorEastAsia"/>
        </w:rPr>
      </w:r>
      <w:r w:rsidR="00B34995">
        <w:rPr>
          <w:rFonts w:eastAsiaTheme="minorEastAsia"/>
        </w:rPr>
        <w:instrText xml:space="preserve"> \* MERGEFORMAT </w:instrText>
      </w:r>
      <w:r>
        <w:rPr>
          <w:rFonts w:eastAsiaTheme="minorEastAsia"/>
        </w:rPr>
        <w:fldChar w:fldCharType="separate"/>
      </w:r>
      <w:r>
        <w:t xml:space="preserve">Equation </w:t>
      </w:r>
      <w:r>
        <w:rPr>
          <w:noProof/>
        </w:rPr>
        <w:t>1</w:t>
      </w:r>
      <w:r>
        <w:rPr>
          <w:rFonts w:eastAsiaTheme="minorEastAsia"/>
        </w:rPr>
        <w:fldChar w:fldCharType="end"/>
      </w:r>
      <w:commentRangeEnd w:id="121"/>
      <w:r w:rsidR="008A6648">
        <w:rPr>
          <w:rStyle w:val="CommentReference"/>
        </w:rPr>
        <w:commentReference w:id="121"/>
      </w:r>
      <w:r>
        <w:rPr>
          <w:rFonts w:eastAsiaTheme="minorEastAsia"/>
        </w:rPr>
        <w:t xml:space="preserve">. An individual fish’s growth increment </w:t>
      </w:r>
      <w:del w:id="126" w:author="Punt, Andre (O&amp;A, Hobart)" w:date="2019-01-23T07:47:00Z">
        <w:r w:rsidDel="008A6648">
          <w:rPr>
            <w:rFonts w:eastAsiaTheme="minorEastAsia"/>
          </w:rPr>
          <w:delText xml:space="preserve">is updated using this computed </w:delTex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r>
            <w:rPr>
              <w:rFonts w:ascii="Cambria Math" w:hAnsi="Cambria Math"/>
            </w:rPr>
            <m:t>, K</m:t>
          </m:r>
        </m:oMath>
        <w:r w:rsidDel="008A6648">
          <w:rPr>
            <w:rFonts w:eastAsiaTheme="minorEastAsia"/>
          </w:rPr>
          <w:delText xml:space="preserve"> and</w:delText>
        </w:r>
      </w:del>
      <w:ins w:id="127" w:author="Punt, Andre (O&amp;A, Hobart)" w:date="2019-01-23T07:47:00Z">
        <w:r w:rsidR="008A6648">
          <w:rPr>
            <w:rFonts w:eastAsiaTheme="minorEastAsia"/>
          </w:rPr>
          <w:t>is subject to</w:t>
        </w:r>
      </w:ins>
      <w:del w:id="128" w:author="Punt, Andre (O&amp;A, Hobart)" w:date="2019-01-23T07:47:00Z">
        <w:r w:rsidDel="008A6648">
          <w:rPr>
            <w:rFonts w:eastAsiaTheme="minorEastAsia"/>
          </w:rPr>
          <w:delText xml:space="preserve"> a</w:delText>
        </w:r>
      </w:del>
      <w:r>
        <w:rPr>
          <w:rFonts w:eastAsiaTheme="minorEastAsia"/>
        </w:rPr>
        <w:t xml:space="preserve"> bias-corrected lognormal err</w:t>
      </w:r>
      <w:commentRangeStart w:id="129"/>
      <w:r>
        <w:rPr>
          <w:rFonts w:eastAsiaTheme="minorEastAsia"/>
        </w:rPr>
        <w:t>or term</w:t>
      </w:r>
      <w:commentRangeEnd w:id="129"/>
      <w:r w:rsidR="008A6648">
        <w:rPr>
          <w:rStyle w:val="CommentReference"/>
        </w:rPr>
        <w:commentReference w:id="129"/>
      </w:r>
      <w:r>
        <w:rPr>
          <w:rFonts w:eastAsiaTheme="minorEastAsia"/>
        </w:rPr>
        <w:t>.</w:t>
      </w:r>
      <w:r w:rsidR="00C41D19">
        <w:t xml:space="preserve"> Depending on the scenario, </w:t>
      </w:r>
      <w:r w:rsidR="008D0470">
        <w:t xml:space="preserve">the different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r>
          <w:rPr>
            <w:rFonts w:ascii="Cambria Math" w:hAnsi="Cambria Math"/>
          </w:rPr>
          <m:t>, K</m:t>
        </m:r>
      </m:oMath>
      <w:r w:rsidR="008D0470">
        <w:rPr>
          <w:rFonts w:eastAsiaTheme="minorEastAsia"/>
        </w:rPr>
        <w:t xml:space="preserve"> regimes are either assigned completely distinct latitudinal ranges or ranges with some overlap.</w:t>
      </w:r>
    </w:p>
    <w:p w14:paraId="3D7D2183" w14:textId="4BBAE2F0" w:rsidR="003057E6" w:rsidRDefault="003057E6" w:rsidP="00B34995">
      <w:pPr>
        <w:spacing w:line="240" w:lineRule="auto"/>
        <w:jc w:val="both"/>
      </w:pPr>
      <w:r>
        <w:t xml:space="preserve">The simulated scenarios described below were designed to represent the spectrum of possible growth regimes. The method was evaluated based on a) if it was able to accurately detect the presence or absence and </w:t>
      </w:r>
      <w:commentRangeStart w:id="130"/>
      <w:r>
        <w:t>location of a ‘break point’ in space or time</w:t>
      </w:r>
      <w:commentRangeEnd w:id="130"/>
      <w:r w:rsidR="008A6648">
        <w:rPr>
          <w:rStyle w:val="CommentReference"/>
        </w:rPr>
        <w:commentReference w:id="130"/>
      </w:r>
      <w:r>
        <w:t xml:space="preserve">, and b) if re-aggregation of the data at the proposed break point resulted in VBGF parameter estimates </w:t>
      </w:r>
      <w:del w:id="131" w:author="Punt, Andre (O&amp;A, Hobart)" w:date="2019-01-23T07:48:00Z">
        <w:r w:rsidDel="008A6648">
          <w:delText xml:space="preserve">which </w:delText>
        </w:r>
      </w:del>
      <w:ins w:id="132" w:author="Punt, Andre (O&amp;A, Hobart)" w:date="2019-01-23T07:48:00Z">
        <w:r w:rsidR="008A6648">
          <w:t>that</w:t>
        </w:r>
        <w:r w:rsidR="008A6648">
          <w:t xml:space="preserve"> </w:t>
        </w:r>
      </w:ins>
      <w:r>
        <w:t>overlapped with the tru</w:t>
      </w:r>
      <w:r w:rsidR="00E23A55">
        <w:t xml:space="preserve">e values used to generate the </w:t>
      </w:r>
      <w:commentRangeStart w:id="133"/>
      <w:commentRangeStart w:id="134"/>
      <w:r w:rsidR="00E23A55">
        <w:t>dataset</w:t>
      </w:r>
      <w:commentRangeEnd w:id="133"/>
      <w:r w:rsidR="00E23A55">
        <w:rPr>
          <w:rStyle w:val="CommentReference"/>
        </w:rPr>
        <w:commentReference w:id="133"/>
      </w:r>
      <w:commentRangeEnd w:id="134"/>
      <w:r w:rsidR="008A6648">
        <w:rPr>
          <w:rStyle w:val="CommentReference"/>
        </w:rPr>
        <w:commentReference w:id="134"/>
      </w:r>
      <w:r>
        <w:t>.</w:t>
      </w:r>
    </w:p>
    <w:tbl>
      <w:tblPr>
        <w:tblStyle w:val="TableGrid"/>
        <w:tblW w:w="9464" w:type="dxa"/>
        <w:tblLook w:val="04A0" w:firstRow="1" w:lastRow="0" w:firstColumn="1" w:lastColumn="0" w:noHBand="0" w:noVBand="1"/>
      </w:tblPr>
      <w:tblGrid>
        <w:gridCol w:w="3239"/>
        <w:gridCol w:w="3057"/>
        <w:gridCol w:w="3168"/>
      </w:tblGrid>
      <w:tr w:rsidR="00E11D94" w14:paraId="795F487F" w14:textId="77777777" w:rsidTr="0011113B">
        <w:trPr>
          <w:trHeight w:val="865"/>
        </w:trPr>
        <w:tc>
          <w:tcPr>
            <w:tcW w:w="3239" w:type="dxa"/>
          </w:tcPr>
          <w:p w14:paraId="39167701" w14:textId="0AF84560" w:rsidR="00E11D94" w:rsidRPr="00E11D94" w:rsidRDefault="00E11D94" w:rsidP="00BE6536">
            <w:pPr>
              <w:rPr>
                <w:b/>
              </w:rPr>
            </w:pPr>
            <w:r w:rsidRPr="00E11D94">
              <w:rPr>
                <w:b/>
              </w:rPr>
              <w:t>Scenario Description</w:t>
            </w:r>
          </w:p>
        </w:tc>
        <w:tc>
          <w:tcPr>
            <w:tcW w:w="3057" w:type="dxa"/>
          </w:tcPr>
          <w:p w14:paraId="2DE042EC" w14:textId="623C7441" w:rsidR="00E11D94" w:rsidRPr="00E11D94" w:rsidRDefault="00E11D94" w:rsidP="00BE6536">
            <w:pPr>
              <w:rPr>
                <w:b/>
              </w:rPr>
            </w:pPr>
            <w:r w:rsidRPr="00E11D94">
              <w:rPr>
                <w:b/>
              </w:rPr>
              <w:t xml:space="preserve">Fishing </w:t>
            </w:r>
            <w:commentRangeStart w:id="135"/>
            <w:r w:rsidRPr="00E11D94">
              <w:rPr>
                <w:b/>
              </w:rPr>
              <w:t>Mortality</w:t>
            </w:r>
            <w:commentRangeEnd w:id="135"/>
            <w:r w:rsidR="008A6648">
              <w:rPr>
                <w:rStyle w:val="CommentReference"/>
              </w:rPr>
              <w:commentReference w:id="135"/>
            </w:r>
            <w:r w:rsidRPr="00E11D94">
              <w:rPr>
                <w:b/>
              </w:rPr>
              <w:t xml:space="preserve"> (Temporal Component)</w:t>
            </w:r>
          </w:p>
        </w:tc>
        <w:tc>
          <w:tcPr>
            <w:tcW w:w="3168" w:type="dxa"/>
          </w:tcPr>
          <w:p w14:paraId="0F741E3F" w14:textId="1472A815" w:rsidR="00E11D94" w:rsidRPr="00E11D94" w:rsidRDefault="00E11D94" w:rsidP="00BE6536">
            <w:pPr>
              <w:rPr>
                <w:b/>
              </w:rPr>
            </w:pPr>
            <w:r w:rsidRPr="00E11D94">
              <w:rPr>
                <w:b/>
              </w:rPr>
              <w:t>Spatial Stratification</w:t>
            </w:r>
          </w:p>
        </w:tc>
      </w:tr>
      <w:tr w:rsidR="00E11D94" w14:paraId="32657CF4" w14:textId="77777777" w:rsidTr="00BE6536">
        <w:trPr>
          <w:trHeight w:val="728"/>
        </w:trPr>
        <w:tc>
          <w:tcPr>
            <w:tcW w:w="3239" w:type="dxa"/>
          </w:tcPr>
          <w:p w14:paraId="576D373B" w14:textId="1CBA2844" w:rsidR="00E11D94" w:rsidRDefault="00E11D94" w:rsidP="00BE6536">
            <w:r>
              <w:t>No spatial or temporal breaks</w:t>
            </w:r>
          </w:p>
        </w:tc>
        <w:tc>
          <w:tcPr>
            <w:tcW w:w="3057" w:type="dxa"/>
          </w:tcPr>
          <w:p w14:paraId="13ECBF75" w14:textId="7C3D0188" w:rsidR="00E11D94" w:rsidRDefault="00E11D94" w:rsidP="00BE6536">
            <w:r>
              <w:t>Medium for all years</w:t>
            </w:r>
          </w:p>
        </w:tc>
        <w:tc>
          <w:tcPr>
            <w:tcW w:w="3168" w:type="dxa"/>
          </w:tcPr>
          <w:p w14:paraId="7C79A9FE" w14:textId="29A75A36" w:rsidR="00E11D94" w:rsidRDefault="00E11D94" w:rsidP="00BE6536">
            <w:r>
              <w:t>Latitude is uniform random variable for all points</w:t>
            </w:r>
          </w:p>
        </w:tc>
      </w:tr>
      <w:tr w:rsidR="00AC2082" w14:paraId="77C88F5A" w14:textId="77777777" w:rsidTr="00C277A8">
        <w:trPr>
          <w:trHeight w:val="260"/>
        </w:trPr>
        <w:tc>
          <w:tcPr>
            <w:tcW w:w="9464" w:type="dxa"/>
            <w:gridSpan w:val="3"/>
          </w:tcPr>
          <w:p w14:paraId="7750F4B4" w14:textId="40ED2CEA" w:rsidR="00AC2082" w:rsidRPr="00AC2082" w:rsidRDefault="00AC2082" w:rsidP="00BE6536">
            <w:pPr>
              <w:rPr>
                <w:i/>
              </w:rPr>
            </w:pPr>
            <w:r w:rsidRPr="00AC2082">
              <w:rPr>
                <w:i/>
              </w:rPr>
              <w:t>Temporal breaks</w:t>
            </w:r>
          </w:p>
        </w:tc>
      </w:tr>
      <w:tr w:rsidR="00E11D94" w14:paraId="1926A57E" w14:textId="77777777" w:rsidTr="00BE6536">
        <w:trPr>
          <w:trHeight w:val="1070"/>
        </w:trPr>
        <w:tc>
          <w:tcPr>
            <w:tcW w:w="3239" w:type="dxa"/>
          </w:tcPr>
          <w:p w14:paraId="7A775C2D" w14:textId="1CE35010" w:rsidR="00E11D94" w:rsidRDefault="00E11D94" w:rsidP="00BE6536">
            <w:r>
              <w:t>Single, symmetrical temporal break with strong change</w:t>
            </w:r>
          </w:p>
        </w:tc>
        <w:tc>
          <w:tcPr>
            <w:tcW w:w="3057" w:type="dxa"/>
          </w:tcPr>
          <w:p w14:paraId="50182BC0" w14:textId="3F80F617" w:rsidR="00E11D94" w:rsidRDefault="00E11D94" w:rsidP="00BE6536">
            <w:r>
              <w:t>Low from years 1-24; high from years 25-100 and vice versa</w:t>
            </w:r>
          </w:p>
        </w:tc>
        <w:tc>
          <w:tcPr>
            <w:tcW w:w="3168" w:type="dxa"/>
          </w:tcPr>
          <w:p w14:paraId="4A5332E6" w14:textId="32FB3BE0" w:rsidR="00E11D94" w:rsidRDefault="00E11D94" w:rsidP="00BE6536">
            <w:r>
              <w:t>Latitude is uniform random variable for all points</w:t>
            </w:r>
          </w:p>
        </w:tc>
      </w:tr>
      <w:tr w:rsidR="00E11D94" w14:paraId="7DD9EF0F" w14:textId="77777777" w:rsidTr="00BE6536">
        <w:trPr>
          <w:trHeight w:val="1493"/>
        </w:trPr>
        <w:tc>
          <w:tcPr>
            <w:tcW w:w="3239" w:type="dxa"/>
          </w:tcPr>
          <w:p w14:paraId="27625572" w14:textId="16A8A06C" w:rsidR="00E11D94" w:rsidRDefault="00E11D94" w:rsidP="00BE6536">
            <w:r>
              <w:t>Single, symmetrical temporal break with weak change</w:t>
            </w:r>
          </w:p>
        </w:tc>
        <w:tc>
          <w:tcPr>
            <w:tcW w:w="3057" w:type="dxa"/>
          </w:tcPr>
          <w:p w14:paraId="0274BFB3" w14:textId="7882E22F" w:rsidR="00E11D94" w:rsidRDefault="00E11D94" w:rsidP="00BE6536">
            <w:commentRangeStart w:id="136"/>
            <w:r>
              <w:t>Low from years 1-24; medium from years 25-100 (and vice versa); high from years 1-24; medium from years 25-100 (and vice versa)</w:t>
            </w:r>
            <w:commentRangeEnd w:id="136"/>
            <w:r w:rsidR="008A6648">
              <w:rPr>
                <w:rStyle w:val="CommentReference"/>
              </w:rPr>
              <w:commentReference w:id="136"/>
            </w:r>
          </w:p>
        </w:tc>
        <w:tc>
          <w:tcPr>
            <w:tcW w:w="3168" w:type="dxa"/>
          </w:tcPr>
          <w:p w14:paraId="53EADBDE" w14:textId="73100B6D" w:rsidR="00E11D94" w:rsidRDefault="00E11D94" w:rsidP="00BE6536">
            <w:r>
              <w:t>Latitude is uniform random variable for all points</w:t>
            </w:r>
          </w:p>
        </w:tc>
      </w:tr>
      <w:tr w:rsidR="00AC2082" w14:paraId="597EAFC2" w14:textId="77777777" w:rsidTr="00BE6536">
        <w:trPr>
          <w:trHeight w:val="1070"/>
        </w:trPr>
        <w:tc>
          <w:tcPr>
            <w:tcW w:w="3239" w:type="dxa"/>
          </w:tcPr>
          <w:p w14:paraId="74A7376D" w14:textId="2F78107A" w:rsidR="00AC2082" w:rsidRDefault="00AC2082" w:rsidP="00BE6536">
            <w:r>
              <w:t>Three stages of temporal change</w:t>
            </w:r>
          </w:p>
        </w:tc>
        <w:tc>
          <w:tcPr>
            <w:tcW w:w="3057" w:type="dxa"/>
          </w:tcPr>
          <w:p w14:paraId="4E06451C" w14:textId="7030338B" w:rsidR="00AC2082" w:rsidRDefault="00AC2082" w:rsidP="00BE6536">
            <w:r>
              <w:t>All permutations of low, medium, high in three roughly equal blocks</w:t>
            </w:r>
          </w:p>
        </w:tc>
        <w:tc>
          <w:tcPr>
            <w:tcW w:w="3168" w:type="dxa"/>
          </w:tcPr>
          <w:p w14:paraId="61962E64" w14:textId="3437D60C" w:rsidR="00AC2082" w:rsidRDefault="00AC2082" w:rsidP="00BE6536">
            <w:r>
              <w:t>Latitude is uniform random variable for all points</w:t>
            </w:r>
          </w:p>
        </w:tc>
      </w:tr>
      <w:tr w:rsidR="00AC2082" w14:paraId="7AE6E576" w14:textId="77777777" w:rsidTr="00B34995">
        <w:trPr>
          <w:trHeight w:val="395"/>
        </w:trPr>
        <w:tc>
          <w:tcPr>
            <w:tcW w:w="9464" w:type="dxa"/>
            <w:gridSpan w:val="3"/>
          </w:tcPr>
          <w:p w14:paraId="0F3EE514" w14:textId="6941D48E" w:rsidR="00AC2082" w:rsidRPr="00AC2082" w:rsidRDefault="00AC2082" w:rsidP="00BE6536">
            <w:pPr>
              <w:rPr>
                <w:i/>
              </w:rPr>
            </w:pPr>
            <w:r>
              <w:rPr>
                <w:i/>
              </w:rPr>
              <w:t>Spatial Breaks</w:t>
            </w:r>
          </w:p>
        </w:tc>
      </w:tr>
      <w:tr w:rsidR="00E11D94" w14:paraId="13D45CB9" w14:textId="77777777" w:rsidTr="00C277A8">
        <w:trPr>
          <w:trHeight w:val="980"/>
        </w:trPr>
        <w:tc>
          <w:tcPr>
            <w:tcW w:w="3239" w:type="dxa"/>
          </w:tcPr>
          <w:p w14:paraId="077AD205" w14:textId="020B9EF8" w:rsidR="00E11D94" w:rsidRDefault="00D74412" w:rsidP="00BE6536">
            <w:r>
              <w:t>Single, symmetrical spatial break with no overlap</w:t>
            </w:r>
          </w:p>
        </w:tc>
        <w:tc>
          <w:tcPr>
            <w:tcW w:w="3057" w:type="dxa"/>
          </w:tcPr>
          <w:p w14:paraId="271E6816" w14:textId="35E3E5F9" w:rsidR="00E11D94" w:rsidRDefault="00D74412" w:rsidP="00BE6536">
            <w:r>
              <w:t>Medium for all years</w:t>
            </w:r>
          </w:p>
        </w:tc>
        <w:tc>
          <w:tcPr>
            <w:tcW w:w="3168" w:type="dxa"/>
          </w:tcPr>
          <w:p w14:paraId="548BD76D" w14:textId="57EC7708" w:rsidR="00E11D94" w:rsidRDefault="00D74412" w:rsidP="00BE6536">
            <w:r>
              <w:t xml:space="preserve">Latitude ~ U[0,25]  for growth Regime 1; Latitude ~ </w:t>
            </w:r>
            <w:commentRangeStart w:id="137"/>
            <w:r>
              <w:t>U[25,50</w:t>
            </w:r>
            <w:commentRangeEnd w:id="137"/>
            <w:r w:rsidR="008A6648">
              <w:rPr>
                <w:rStyle w:val="CommentReference"/>
              </w:rPr>
              <w:commentReference w:id="137"/>
            </w:r>
            <w:r>
              <w:t>] for Regime 2</w:t>
            </w:r>
          </w:p>
        </w:tc>
      </w:tr>
      <w:tr w:rsidR="00D74412" w14:paraId="0542B305" w14:textId="77777777" w:rsidTr="00BE6536">
        <w:trPr>
          <w:trHeight w:val="1070"/>
        </w:trPr>
        <w:tc>
          <w:tcPr>
            <w:tcW w:w="3239" w:type="dxa"/>
          </w:tcPr>
          <w:p w14:paraId="105B6171" w14:textId="7258C733" w:rsidR="00D74412" w:rsidRDefault="00D74412" w:rsidP="00BE6536">
            <w:r>
              <w:t>Single spatial break with some overlap</w:t>
            </w:r>
          </w:p>
        </w:tc>
        <w:tc>
          <w:tcPr>
            <w:tcW w:w="3057" w:type="dxa"/>
          </w:tcPr>
          <w:p w14:paraId="1CB5EA65" w14:textId="3C1B7817" w:rsidR="00D74412" w:rsidRDefault="00D74412" w:rsidP="00BE6536">
            <w:r>
              <w:t>Medium for all years</w:t>
            </w:r>
          </w:p>
        </w:tc>
        <w:tc>
          <w:tcPr>
            <w:tcW w:w="3168" w:type="dxa"/>
          </w:tcPr>
          <w:p w14:paraId="09EDDCF7" w14:textId="4592CDF5" w:rsidR="00D74412" w:rsidRDefault="00D74412" w:rsidP="00BE6536">
            <w:r>
              <w:t>Latitude ~ U[0,25]  for growth Regime 1; Latitude ~ U[20,50] for Regime 2</w:t>
            </w:r>
          </w:p>
        </w:tc>
      </w:tr>
      <w:tr w:rsidR="00D74412" w14:paraId="1D793B9A" w14:textId="77777777" w:rsidTr="00BE6536">
        <w:trPr>
          <w:trHeight w:val="1880"/>
        </w:trPr>
        <w:tc>
          <w:tcPr>
            <w:tcW w:w="3239" w:type="dxa"/>
          </w:tcPr>
          <w:p w14:paraId="434A907F" w14:textId="6E867B2B" w:rsidR="00D74412" w:rsidRDefault="00D74412" w:rsidP="00BE6536">
            <w:r>
              <w:t>Spatial expansion/contraction</w:t>
            </w:r>
          </w:p>
        </w:tc>
        <w:tc>
          <w:tcPr>
            <w:tcW w:w="3057" w:type="dxa"/>
          </w:tcPr>
          <w:p w14:paraId="1E962CE2" w14:textId="383009F9" w:rsidR="00D74412" w:rsidRDefault="00D74412" w:rsidP="00BE6536">
            <w:commentRangeStart w:id="138"/>
            <w:r>
              <w:t>Medium for all years</w:t>
            </w:r>
          </w:p>
        </w:tc>
        <w:tc>
          <w:tcPr>
            <w:tcW w:w="3168" w:type="dxa"/>
          </w:tcPr>
          <w:p w14:paraId="02449E4A" w14:textId="25FB57EC" w:rsidR="00D74412" w:rsidRDefault="00D74412" w:rsidP="00BE6536">
            <w:r>
              <w:t xml:space="preserve">Regime 1 Latitude ~ </w:t>
            </w:r>
            <w:proofErr w:type="gramStart"/>
            <w:r>
              <w:t>U[</w:t>
            </w:r>
            <w:proofErr w:type="gramEnd"/>
            <w:r>
              <w:t>1,50] in year one, and moves ‘northward’ one degree each year. In year 50, Regime 2 ~ U[1,49] and Regime 1 ~ U[49,50]</w:t>
            </w:r>
            <w:commentRangeEnd w:id="138"/>
            <w:r w:rsidR="00E23A55">
              <w:rPr>
                <w:rStyle w:val="CommentReference"/>
              </w:rPr>
              <w:commentReference w:id="138"/>
            </w:r>
          </w:p>
        </w:tc>
      </w:tr>
      <w:tr w:rsidR="00D74412" w14:paraId="4F8CAFE5" w14:textId="77777777" w:rsidTr="00B34995">
        <w:trPr>
          <w:trHeight w:val="424"/>
        </w:trPr>
        <w:tc>
          <w:tcPr>
            <w:tcW w:w="9464" w:type="dxa"/>
            <w:gridSpan w:val="3"/>
          </w:tcPr>
          <w:p w14:paraId="4629E03F" w14:textId="5136FB63" w:rsidR="00D74412" w:rsidRPr="00AC2082" w:rsidRDefault="00D74412" w:rsidP="00BE6536">
            <w:pPr>
              <w:rPr>
                <w:i/>
              </w:rPr>
            </w:pPr>
            <w:r>
              <w:rPr>
                <w:i/>
              </w:rPr>
              <w:t>Combined Breaks</w:t>
            </w:r>
          </w:p>
        </w:tc>
      </w:tr>
      <w:tr w:rsidR="00D74412" w14:paraId="14688CC4" w14:textId="77777777" w:rsidTr="0011113B">
        <w:trPr>
          <w:trHeight w:val="424"/>
        </w:trPr>
        <w:tc>
          <w:tcPr>
            <w:tcW w:w="3239" w:type="dxa"/>
          </w:tcPr>
          <w:p w14:paraId="14A2DF9C" w14:textId="629D6461" w:rsidR="00D74412" w:rsidRDefault="00D74412" w:rsidP="00BE6536">
            <w:r>
              <w:t>Single, symmetrical temporal and spatial breaks with strong change, no overlap</w:t>
            </w:r>
          </w:p>
        </w:tc>
        <w:tc>
          <w:tcPr>
            <w:tcW w:w="3057" w:type="dxa"/>
          </w:tcPr>
          <w:p w14:paraId="476927EE" w14:textId="46BC4FCD" w:rsidR="00D74412" w:rsidRDefault="00D74412" w:rsidP="00BE6536">
            <w:r>
              <w:t>Low from years 1-24; high from years 25-100 and vice versa</w:t>
            </w:r>
          </w:p>
        </w:tc>
        <w:tc>
          <w:tcPr>
            <w:tcW w:w="3168" w:type="dxa"/>
          </w:tcPr>
          <w:p w14:paraId="282DC182" w14:textId="14098939" w:rsidR="00D74412" w:rsidRDefault="00D74412" w:rsidP="00BE6536">
            <w:r>
              <w:t>Latitude ~ U[0,25]  for growth Regime 1; Latitude ~ U[25,50] for Regime 2</w:t>
            </w:r>
          </w:p>
        </w:tc>
      </w:tr>
      <w:tr w:rsidR="00BE6536" w14:paraId="6CD655C4" w14:textId="77777777" w:rsidTr="0011113B">
        <w:trPr>
          <w:trHeight w:val="424"/>
        </w:trPr>
        <w:tc>
          <w:tcPr>
            <w:tcW w:w="3239" w:type="dxa"/>
          </w:tcPr>
          <w:p w14:paraId="6CFD19FD" w14:textId="4BA695A4" w:rsidR="00BE6536" w:rsidRDefault="00BE6536" w:rsidP="00BE6536">
            <w:r>
              <w:t>Single, symmetrical temporal and spatial breaks with weak change, no overlap</w:t>
            </w:r>
          </w:p>
        </w:tc>
        <w:tc>
          <w:tcPr>
            <w:tcW w:w="3057" w:type="dxa"/>
          </w:tcPr>
          <w:p w14:paraId="1FBEF5C4" w14:textId="037B2F62" w:rsidR="00BE6536" w:rsidRDefault="00BE6536" w:rsidP="00BE6536">
            <w:r>
              <w:t>Low from years 1-24; medium from years 25-100 (and vice versa); high from years 1-24; medium from years 25-100 (and vice versa)</w:t>
            </w:r>
          </w:p>
        </w:tc>
        <w:tc>
          <w:tcPr>
            <w:tcW w:w="3168" w:type="dxa"/>
          </w:tcPr>
          <w:p w14:paraId="7BE7207D" w14:textId="34D9EF98" w:rsidR="00BE6536" w:rsidRDefault="00BE6536" w:rsidP="00BE6536">
            <w:r>
              <w:t>Latitude ~ U[0,25]  for growth Regime 1; Latitude ~ U[25,50] for Regime 2</w:t>
            </w:r>
          </w:p>
        </w:tc>
      </w:tr>
      <w:tr w:rsidR="00BE6536" w14:paraId="74979AEE" w14:textId="77777777" w:rsidTr="0011113B">
        <w:trPr>
          <w:trHeight w:val="424"/>
        </w:trPr>
        <w:tc>
          <w:tcPr>
            <w:tcW w:w="3239" w:type="dxa"/>
          </w:tcPr>
          <w:p w14:paraId="07A5C7FC" w14:textId="2C263D68" w:rsidR="00BE6536" w:rsidRDefault="00BE6536" w:rsidP="00BE6536">
            <w:r>
              <w:t>Single, symmetrical temporal and spatial breaks with strong change, some spatial overlap</w:t>
            </w:r>
          </w:p>
        </w:tc>
        <w:tc>
          <w:tcPr>
            <w:tcW w:w="3057" w:type="dxa"/>
          </w:tcPr>
          <w:p w14:paraId="7DF5CD7C" w14:textId="3F34E1E0" w:rsidR="00BE6536" w:rsidRDefault="00BE6536" w:rsidP="00BE6536">
            <w:r>
              <w:t>Low from years 1-24; high from years 25-100 and vice versa</w:t>
            </w:r>
          </w:p>
        </w:tc>
        <w:tc>
          <w:tcPr>
            <w:tcW w:w="3168" w:type="dxa"/>
          </w:tcPr>
          <w:p w14:paraId="59D8FE10" w14:textId="0E2D8805" w:rsidR="00BE6536" w:rsidRDefault="00BE6536" w:rsidP="00BE6536">
            <w:r>
              <w:t>Latitude ~ U[0,25]  for growth Regime 1; Latitude ~ U[20,50] for Regime 2</w:t>
            </w:r>
          </w:p>
        </w:tc>
      </w:tr>
      <w:tr w:rsidR="007F2E22" w14:paraId="638A6D9A" w14:textId="77777777" w:rsidTr="0011113B">
        <w:trPr>
          <w:trHeight w:val="424"/>
        </w:trPr>
        <w:tc>
          <w:tcPr>
            <w:tcW w:w="3239" w:type="dxa"/>
          </w:tcPr>
          <w:p w14:paraId="4CDB9E12" w14:textId="41FF5CF0" w:rsidR="007F2E22" w:rsidRDefault="007F2E22" w:rsidP="007F2E22">
            <w:r>
              <w:t>Single, symmetrical temporal and spatial breaks with weak change, some spatial overlap</w:t>
            </w:r>
          </w:p>
        </w:tc>
        <w:tc>
          <w:tcPr>
            <w:tcW w:w="3057" w:type="dxa"/>
          </w:tcPr>
          <w:p w14:paraId="204BE4F8" w14:textId="7A1917EF" w:rsidR="007F2E22" w:rsidRDefault="007F2E22" w:rsidP="007F2E22">
            <w:r>
              <w:t>Low from years 1-24; medium from years 25-100 (and vice versa); high from years 1-24; medium from years 25-100 (and vice versa)</w:t>
            </w:r>
          </w:p>
        </w:tc>
        <w:tc>
          <w:tcPr>
            <w:tcW w:w="3168" w:type="dxa"/>
          </w:tcPr>
          <w:p w14:paraId="1A9BBC10" w14:textId="2B4A6F65" w:rsidR="007F2E22" w:rsidRDefault="007F2E22" w:rsidP="007F2E22">
            <w:r>
              <w:t>Latitude ~ U[0,25]  for growth Regime 1; Latitude ~ U[20,50] for Regime 2</w:t>
            </w:r>
          </w:p>
        </w:tc>
      </w:tr>
    </w:tbl>
    <w:p w14:paraId="1990CF14" w14:textId="2D49A39B" w:rsidR="008B3D07" w:rsidRDefault="003640BA" w:rsidP="00674D52">
      <w:pPr>
        <w:pStyle w:val="Caption"/>
        <w:spacing w:line="360" w:lineRule="auto"/>
      </w:pPr>
      <w:commentRangeStart w:id="139"/>
      <w:r>
        <w:t xml:space="preserve">Table </w:t>
      </w:r>
      <w:r w:rsidR="00B34995">
        <w:rPr>
          <w:noProof/>
        </w:rPr>
        <w:fldChar w:fldCharType="begin"/>
      </w:r>
      <w:r w:rsidR="00B34995">
        <w:rPr>
          <w:noProof/>
        </w:rPr>
        <w:instrText xml:space="preserve"> SEQ Table \* ARABIC </w:instrText>
      </w:r>
      <w:r w:rsidR="00B34995">
        <w:rPr>
          <w:noProof/>
        </w:rPr>
        <w:fldChar w:fldCharType="separate"/>
      </w:r>
      <w:r>
        <w:rPr>
          <w:noProof/>
        </w:rPr>
        <w:t>1</w:t>
      </w:r>
      <w:r w:rsidR="00B34995">
        <w:rPr>
          <w:noProof/>
        </w:rPr>
        <w:fldChar w:fldCharType="end"/>
      </w:r>
      <w:r>
        <w:t xml:space="preserve">. Summary of simulated datasets used to test method in presence/absence of </w:t>
      </w:r>
      <w:proofErr w:type="spellStart"/>
      <w:r>
        <w:t>spatio</w:t>
      </w:r>
      <w:proofErr w:type="spellEnd"/>
      <w:r>
        <w:t>-temporal variation in growth.</w:t>
      </w:r>
      <w:commentRangeEnd w:id="139"/>
      <w:r>
        <w:rPr>
          <w:rStyle w:val="CommentReference"/>
          <w:iCs w:val="0"/>
        </w:rPr>
        <w:commentReference w:id="139"/>
      </w:r>
      <w:r w:rsidR="00054CB8">
        <w:t xml:space="preserve"> </w:t>
      </w:r>
      <w:r w:rsidR="009062F8">
        <w:t xml:space="preserve">Regime 1 refers to a </w:t>
      </w:r>
      <w:r w:rsidR="00AC2082">
        <w:t xml:space="preserve">central Pacific </w:t>
      </w:r>
      <w:r w:rsidR="009062F8">
        <w:t xml:space="preserve">billfish-like </w:t>
      </w:r>
      <w:r w:rsidR="0011113B">
        <w:t xml:space="preserve">species, where </w:t>
      </w:r>
      <w:proofErr w:type="spellStart"/>
      <w:r w:rsidR="0011113B">
        <w:t>Linf</w:t>
      </w:r>
      <w:proofErr w:type="spellEnd"/>
      <w:r w:rsidR="0011113B">
        <w:t xml:space="preserve"> = </w:t>
      </w:r>
      <w:r w:rsidR="009E361C">
        <w:t xml:space="preserve">220 and K = 0.258; Regime 2 </w:t>
      </w:r>
      <w:proofErr w:type="spellStart"/>
      <w:r w:rsidR="009E361C">
        <w:t>Linf</w:t>
      </w:r>
      <w:proofErr w:type="spellEnd"/>
      <w:r w:rsidR="009E361C">
        <w:t xml:space="preserve"> = </w:t>
      </w:r>
      <w:r w:rsidR="00054CB8">
        <w:t>3</w:t>
      </w:r>
      <w:r w:rsidR="009E361C">
        <w:t xml:space="preserve">50, K = </w:t>
      </w:r>
      <w:r w:rsidR="00054CB8">
        <w:t>0.45.</w:t>
      </w:r>
    </w:p>
    <w:p w14:paraId="2A44C097" w14:textId="796EFAE5" w:rsidR="00E05953" w:rsidRPr="00E05953" w:rsidRDefault="00E05953" w:rsidP="008B3D07">
      <w:pPr>
        <w:pStyle w:val="Heading2"/>
        <w:spacing w:line="360" w:lineRule="auto"/>
      </w:pPr>
      <w:commentRangeStart w:id="140"/>
      <w:r>
        <w:t>Application to Northeast Pacific Sablefish</w:t>
      </w:r>
      <w:commentRangeEnd w:id="140"/>
      <w:r w:rsidR="00C277A8">
        <w:rPr>
          <w:rStyle w:val="CommentReference"/>
          <w:rFonts w:eastAsiaTheme="minorHAnsi"/>
          <w:i w:val="0"/>
        </w:rPr>
        <w:commentReference w:id="140"/>
      </w:r>
    </w:p>
    <w:p w14:paraId="6A1C8EE7" w14:textId="1730A84F" w:rsidR="00F13628" w:rsidRPr="00F13628" w:rsidRDefault="00971118" w:rsidP="008B3D07">
      <w:pPr>
        <w:spacing w:line="360" w:lineRule="auto"/>
      </w:pPr>
      <w:r>
        <w:t>We obtained fishery-independent length and age data from the Bering Sea and West Coast trawl survey</w:t>
      </w:r>
      <w:r w:rsidR="006A3AFF">
        <w:t>s</w:t>
      </w:r>
      <w:r>
        <w:t xml:space="preserve"> conducted annually by the National Oceanic and Atmospheric Administration.</w:t>
      </w:r>
      <w:r w:rsidRPr="00971118">
        <w:rPr>
          <w:color w:val="FF0000"/>
        </w:rPr>
        <w:t xml:space="preserve"> </w:t>
      </w:r>
      <w:r w:rsidR="00A905FF">
        <w:t xml:space="preserve">We also obtained length and age records from the Canadian Department of Fisheries and Oceans, which has performed an annual trap-based survey since 1991. </w:t>
      </w:r>
      <w:r w:rsidR="00A04F68">
        <w:t xml:space="preserve">Data from each region included measured length, sex, age, and the starting latitude and longitude which determined the survey station. </w:t>
      </w:r>
      <w:r w:rsidR="006A3AFF">
        <w:t>Due to computational constraints,</w:t>
      </w:r>
      <w:r w:rsidR="00A905FF">
        <w:t xml:space="preserve"> and to avoid disproportionate influence of more heavily-sampled regions,</w:t>
      </w:r>
      <w:r w:rsidR="006A3AFF">
        <w:t xml:space="preserve"> we randomly subsampled 8,</w:t>
      </w:r>
      <w:r w:rsidR="002E3E62">
        <w:t>239</w:t>
      </w:r>
      <w:r w:rsidR="006A3AFF">
        <w:t xml:space="preserve"> records from each of the three management regions.</w:t>
      </w:r>
      <w:r w:rsidR="001C7EC3">
        <w:t xml:space="preserve"> </w:t>
      </w:r>
    </w:p>
    <w:p w14:paraId="62BEBFC1" w14:textId="4DCA6AAA" w:rsidR="001B21D9" w:rsidRDefault="00E05953" w:rsidP="008B3D07">
      <w:pPr>
        <w:spacing w:line="360" w:lineRule="auto"/>
      </w:pPr>
      <w:r>
        <w:t>In constructing the GAM,</w:t>
      </w:r>
      <w:r w:rsidR="004C78D8">
        <w:t xml:space="preserve"> </w:t>
      </w:r>
      <w:r>
        <w:t>w</w:t>
      </w:r>
      <w:r w:rsidR="004C78D8">
        <w:t xml:space="preserve">e investigated the use of an AR1 </w:t>
      </w:r>
      <w:r w:rsidR="008D5E7B">
        <w:t>temporal</w:t>
      </w:r>
      <w:r w:rsidR="004C78D8">
        <w:t xml:space="preserve"> structure with lags of 1 to 3 years, but these models </w:t>
      </w:r>
      <w:r w:rsidR="008D5E7B">
        <w:t xml:space="preserve">did not improve </w:t>
      </w:r>
      <w:proofErr w:type="spellStart"/>
      <w:r w:rsidR="008D5E7B">
        <w:t>AICc</w:t>
      </w:r>
      <w:proofErr w:type="spellEnd"/>
      <w:r w:rsidR="008D5E7B">
        <w:t xml:space="preserve"> over the initial model without autoregressive structure.</w:t>
      </w:r>
      <w:r w:rsidR="001B21D9">
        <w:t xml:space="preserve"> </w:t>
      </w:r>
    </w:p>
    <w:p w14:paraId="063AFD01" w14:textId="2A7FF2A8" w:rsidR="003071B2" w:rsidRDefault="00D15237" w:rsidP="008B3D07">
      <w:pPr>
        <w:spacing w:line="360" w:lineRule="auto"/>
      </w:pPr>
      <w:r>
        <w:t xml:space="preserve">Once the best-fit model was identified, we used the method of finite differences (as in </w:t>
      </w:r>
      <w:r>
        <w:fldChar w:fldCharType="begin" w:fldLock="1"/>
      </w:r>
      <w:r w:rsidR="00A9532D">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to locate </w:t>
      </w:r>
      <w:r w:rsidR="004C118F">
        <w:t xml:space="preserve">time </w:t>
      </w:r>
      <w:r>
        <w:t xml:space="preserve">periods and/or locations of statistically significant change in growth. The finite differences approach approximates the first derivative of the spline generated from the GAM function. </w:t>
      </w:r>
      <w:r w:rsidR="00D1784D">
        <w:t xml:space="preserve">We calculated uncertainty in derivative estimates by computing the sum of the square root of the fixed-effects covariance matrix. </w:t>
      </w:r>
      <w:r>
        <w:t xml:space="preserve">We then identified years or latitudes where the confidence interval of the first derivative was outside the </w:t>
      </w:r>
      <w:r w:rsidR="0006425B">
        <w:t>5</w:t>
      </w:r>
      <w:r w:rsidR="0006425B" w:rsidRPr="0006425B">
        <w:rPr>
          <w:vertAlign w:val="superscript"/>
        </w:rPr>
        <w:t>th</w:t>
      </w:r>
      <w:r w:rsidR="0006425B">
        <w:t xml:space="preserve"> to 95</w:t>
      </w:r>
      <w:r w:rsidR="0006425B" w:rsidRPr="0006425B">
        <w:rPr>
          <w:vertAlign w:val="superscript"/>
        </w:rPr>
        <w:t>th</w:t>
      </w:r>
      <w:r w:rsidR="0006425B">
        <w:t xml:space="preserve"> percentiles </w:t>
      </w:r>
      <w:r>
        <w:t xml:space="preserve">of </w:t>
      </w:r>
      <w:r w:rsidR="004C118F">
        <w:t>the entire dataset</w:t>
      </w:r>
      <w:r w:rsidR="00D103E8">
        <w:t xml:space="preserve"> and</w:t>
      </w:r>
      <w:r>
        <w:t xml:space="preserve"> designated these as “break points”.</w:t>
      </w:r>
      <w:r w:rsidR="003071B2">
        <w:t xml:space="preserve"> Once identified, we re-aggregated the </w:t>
      </w:r>
      <w:r w:rsidR="004C118F">
        <w:t xml:space="preserve">raw length and age </w:t>
      </w:r>
      <w:r w:rsidR="003071B2">
        <w:t xml:space="preserve">data to match these breakpoints and estimated the parameters of the VGBF using maximum likelihood in Template Model Builder </w:t>
      </w:r>
      <w:r w:rsidR="003071B2">
        <w:fldChar w:fldCharType="begin" w:fldLock="1"/>
      </w:r>
      <w:r w:rsidR="003071B2">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plainTextFormattedCitation":"(Kristensen et al., 2016)","previouslyFormattedCitation":"(Kristensen et al., 2016)"},"properties":{"noteIndex":0},"schema":"https://github.com/citation-style-language/schema/raw/master/csl-citation.json"}</w:instrText>
      </w:r>
      <w:r w:rsidR="003071B2">
        <w:fldChar w:fldCharType="separate"/>
      </w:r>
      <w:r w:rsidR="003071B2" w:rsidRPr="008C7E57">
        <w:rPr>
          <w:noProof/>
        </w:rPr>
        <w:t>(Kristensen et al., 2016)</w:t>
      </w:r>
      <w:r w:rsidR="003071B2">
        <w:fldChar w:fldCharType="end"/>
      </w:r>
      <w:r w:rsidR="003071B2">
        <w:t>. This was performed separately for each sex.</w:t>
      </w:r>
    </w:p>
    <w:p w14:paraId="2008B68E" w14:textId="2715CBB3" w:rsidR="003071B2" w:rsidRPr="004906F5" w:rsidRDefault="003071B2" w:rsidP="008B3D07">
      <w:pPr>
        <w:spacing w:line="360" w:lineRule="auto"/>
      </w:pPr>
      <w:r>
        <w:t xml:space="preserve">The VBGF </w:t>
      </w:r>
      <w:r w:rsidRPr="004906F5">
        <w:t xml:space="preserve">is parameterized by </w:t>
      </w:r>
      <w:r w:rsidRPr="004906F5">
        <w:rPr>
          <w:i/>
        </w:rPr>
        <w:t>L</w:t>
      </w:r>
      <w:r w:rsidRPr="004906F5">
        <w:rPr>
          <w:i/>
          <w:vertAlign w:val="subscript"/>
        </w:rPr>
        <w:t>∞</w:t>
      </w:r>
      <w:r w:rsidRPr="004906F5">
        <w:t xml:space="preserve"> (asymptotic length),</w:t>
      </w:r>
      <w:r w:rsidRPr="004906F5">
        <w:rPr>
          <w:i/>
        </w:rPr>
        <w:t xml:space="preserve"> </w:t>
      </w:r>
      <w:r w:rsidR="00662741">
        <w:rPr>
          <w:i/>
        </w:rPr>
        <w:t xml:space="preserve">K </w:t>
      </w:r>
      <w:r w:rsidRPr="004906F5">
        <w:t xml:space="preserve">(the rate at which asymptotic length is approached) and </w:t>
      </w:r>
      <w:r w:rsidRPr="004906F5">
        <w:rPr>
          <w:i/>
        </w:rPr>
        <w:t>t</w:t>
      </w:r>
      <w:r w:rsidRPr="00981A9D">
        <w:rPr>
          <w:i/>
          <w:vertAlign w:val="subscript"/>
        </w:rPr>
        <w:t xml:space="preserve">0 </w:t>
      </w:r>
      <w:r>
        <w:t>(</w:t>
      </w:r>
      <w:r w:rsidRPr="004906F5">
        <w:t>the estimated age at length zero</w:t>
      </w:r>
      <w:r>
        <w:t>)</w:t>
      </w:r>
      <w:r w:rsidRPr="004906F5">
        <w:t xml:space="preserve">. The </w:t>
      </w:r>
      <w:r>
        <w:t>prediction</w:t>
      </w:r>
      <w:r w:rsidRPr="004906F5">
        <w:t xml:space="preserve"> for length at age </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i</m:t>
                </m:r>
              </m:sub>
            </m:sSub>
          </m:e>
        </m:acc>
      </m:oMath>
      <w:r w:rsidRPr="004906F5">
        <w:rPr>
          <w:rFonts w:eastAsiaTheme="minorEastAsia"/>
        </w:rPr>
        <w:t xml:space="preserve"> is subject to an error term ε </w:t>
      </w:r>
      <w:r>
        <w:rPr>
          <w:rFonts w:eastAsiaTheme="minorEastAsia"/>
        </w:rPr>
        <w:t>that</w:t>
      </w:r>
      <w:r w:rsidRPr="004906F5">
        <w:rPr>
          <w:rFonts w:eastAsiaTheme="minorEastAsia"/>
        </w:rPr>
        <w:t xml:space="preserve"> is assumed to be lognormally distributed with zero mean and variance σ.</w:t>
      </w:r>
      <w:r w:rsidRPr="004906F5">
        <w:t xml:space="preserve"> Our model estimates values for the three biological parameters at each </w:t>
      </w:r>
      <w:r w:rsidR="00981A9D">
        <w:t xml:space="preserve">spatiotemporal </w:t>
      </w:r>
      <w:r w:rsidRPr="004906F5">
        <w:t xml:space="preserve">strata for two sexes; the </w:t>
      </w:r>
      <w:r w:rsidR="00F50131">
        <w:rPr>
          <w:rFonts w:eastAsiaTheme="minorEastAsia"/>
        </w:rPr>
        <w:t xml:space="preserve">additive error term </w:t>
      </w:r>
      <w:r w:rsidRPr="004906F5">
        <w:t>is assumed universal across strata and se</w:t>
      </w:r>
      <w:r w:rsidR="00F50131">
        <w:t>x and n</w:t>
      </w:r>
      <w:r w:rsidR="00F50131">
        <w:rPr>
          <w:rFonts w:eastAsiaTheme="minorEastAsia"/>
        </w:rPr>
        <w:t>ormally distributed with mean zero.</w:t>
      </w:r>
    </w:p>
    <w:p w14:paraId="095018FE" w14:textId="1D28A248" w:rsidR="003071B2" w:rsidRDefault="003071B2" w:rsidP="008B3D07">
      <w:pPr>
        <w:spacing w:line="360" w:lineRule="auto"/>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sidR="00F75BC7">
        <w:rPr>
          <w:noProof/>
        </w:rPr>
        <w:t>3</w:t>
      </w:r>
      <w:r>
        <w:rPr>
          <w:noProof/>
        </w:rPr>
        <w:fldChar w:fldCharType="end"/>
      </w:r>
      <w:r>
        <w:t xml:space="preserve"> </w:t>
      </w:r>
      <m:oMath>
        <m:acc>
          <m:accPr>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ε</m:t>
        </m:r>
      </m:oMath>
    </w:p>
    <w:p w14:paraId="60DB6C9D" w14:textId="73A02B36" w:rsidR="003071B2" w:rsidRPr="00E022D1" w:rsidRDefault="006E2C2C" w:rsidP="008B3D07">
      <w:pPr>
        <w:spacing w:line="360" w:lineRule="auto"/>
        <w:rPr>
          <w:rFonts w:eastAsiaTheme="minorEastAsia"/>
        </w:rPr>
      </w:pPr>
      <m:oMath>
        <m:r>
          <m:rPr>
            <m:sty m:val="p"/>
          </m:rPr>
          <w:rPr>
            <w:rFonts w:ascii="Cambria Math" w:hAnsi="Cambria Math"/>
          </w:rPr>
          <m:t>ε ~ N(0,σ</m:t>
        </m:r>
      </m:oMath>
      <w:r>
        <w:rPr>
          <w:rFonts w:eastAsiaTheme="minorEastAsia"/>
          <w:vertAlign w:val="superscript"/>
        </w:rPr>
        <w:t>2</w:t>
      </w:r>
      <w:r>
        <w:rPr>
          <w:rFonts w:eastAsiaTheme="minorEastAsia"/>
        </w:rPr>
        <w:t>)</w:t>
      </w:r>
    </w:p>
    <w:p w14:paraId="5CE2A08B" w14:textId="55556D9B" w:rsidR="003071B2" w:rsidRPr="00E9782A" w:rsidRDefault="003071B2" w:rsidP="008B3D07">
      <w:pPr>
        <w:spacing w:line="360" w:lineRule="auto"/>
      </w:pPr>
      <w:r>
        <w:t>We executed a maximum of 1000 iterations</w:t>
      </w:r>
      <w:r w:rsidRPr="008567BF">
        <w:t>. Initial parameter</w:t>
      </w:r>
      <w:r>
        <w:t>s</w:t>
      </w:r>
      <w:r w:rsidRPr="008567BF">
        <w:t xml:space="preserve"> </w:t>
      </w:r>
      <w:r>
        <w:t xml:space="preserve">were </w:t>
      </w:r>
      <w:r w:rsidRPr="008567BF">
        <w:t xml:space="preserve">t0 = 0, </w:t>
      </w:r>
      <m:oMath>
        <m:r>
          <m:rPr>
            <m:sty m:val="p"/>
          </m:rPr>
          <w:rPr>
            <w:rFonts w:ascii="Cambria Math" w:hAnsi="Cambria Math"/>
          </w:rPr>
          <m:t>σ</m:t>
        </m:r>
      </m:oMath>
      <w:r w:rsidR="006E2C2C" w:rsidRPr="008567BF">
        <w:t xml:space="preserve"> </w:t>
      </w:r>
      <w:r w:rsidR="006E2C2C">
        <w:t xml:space="preserve">= 0, </w:t>
      </w:r>
      <w:r w:rsidRPr="008567BF">
        <w:t>with L∞ = 70, K = 0.</w:t>
      </w:r>
    </w:p>
    <w:p w14:paraId="1D3147BE" w14:textId="074176AF" w:rsidR="00D15237" w:rsidRDefault="00D15237" w:rsidP="008B3D07">
      <w:pPr>
        <w:spacing w:line="360" w:lineRule="auto"/>
      </w:pPr>
    </w:p>
    <w:p w14:paraId="5F2E1357" w14:textId="77777777" w:rsidR="00D15237" w:rsidRDefault="00D15237" w:rsidP="008B3D07">
      <w:pPr>
        <w:spacing w:line="360" w:lineRule="auto"/>
      </w:pPr>
    </w:p>
    <w:p w14:paraId="56B38641" w14:textId="3D471318" w:rsidR="00023BC7" w:rsidRPr="002D4639" w:rsidRDefault="00023BC7" w:rsidP="008B3D07">
      <w:pPr>
        <w:spacing w:line="360" w:lineRule="auto"/>
        <w:sectPr w:rsidR="00023BC7" w:rsidRPr="002D4639">
          <w:footerReference w:type="default" r:id="rId10"/>
          <w:pgSz w:w="12240" w:h="15840"/>
          <w:pgMar w:top="1440" w:right="1440" w:bottom="1440" w:left="1440" w:header="720" w:footer="720" w:gutter="0"/>
          <w:cols w:space="720"/>
          <w:docGrid w:linePitch="360"/>
        </w:sectPr>
      </w:pPr>
    </w:p>
    <w:p w14:paraId="49EB3BCB" w14:textId="322FFB6C" w:rsidR="001A1B0A" w:rsidRDefault="001A1B0A" w:rsidP="008B3D07">
      <w:pPr>
        <w:pStyle w:val="Heading1"/>
        <w:spacing w:line="360" w:lineRule="auto"/>
      </w:pPr>
      <w:r w:rsidRPr="004906F5">
        <w:t>Results</w:t>
      </w:r>
    </w:p>
    <w:p w14:paraId="75CD30E1" w14:textId="4491AE50" w:rsidR="008936F5" w:rsidRPr="00A1303A" w:rsidRDefault="008936F5" w:rsidP="008B3D07">
      <w:pPr>
        <w:spacing w:line="360" w:lineRule="auto"/>
      </w:pPr>
      <w:r>
        <w:t xml:space="preserve">Our best-fit GAM produced a positive definite Hessian and converged after 10 iterations. It explained 42.4% of deviance. </w:t>
      </w:r>
      <w:r w:rsidR="00A9532D">
        <w:t>The latitude smoother suggested a general</w:t>
      </w:r>
      <w:r w:rsidR="00981A9D">
        <w:t>ly</w:t>
      </w:r>
      <w:r w:rsidR="00A9532D">
        <w:t xml:space="preserve"> increasing cline</w:t>
      </w:r>
      <w:r w:rsidR="00981A9D">
        <w:t xml:space="preserve"> in length at age</w:t>
      </w:r>
      <w:r w:rsidR="00A9532D">
        <w:t xml:space="preserve"> with latitude, with a significant breakpoint centered around 49˚N (approximately Vancouver, Canada), which corroborates results in </w:t>
      </w:r>
      <w:r w:rsidR="00A9532D">
        <w:fldChar w:fldCharType="begin" w:fldLock="1"/>
      </w:r>
      <w:r w:rsidR="00C40B51">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manualFormatting":"Gertseva et al. (2017)","plainTextFormattedCitation":"(Gertseva et al., 2017)","previouslyFormattedCitation":"(Gertseva et al., 2017)"},"properties":{"noteIndex":0},"schema":"https://github.com/citation-style-language/schema/raw/master/csl-citation.json"}</w:instrText>
      </w:r>
      <w:r w:rsidR="00A9532D">
        <w:fldChar w:fldCharType="separate"/>
      </w:r>
      <w:r w:rsidR="00A9532D" w:rsidRPr="00A9532D">
        <w:rPr>
          <w:noProof/>
        </w:rPr>
        <w:t xml:space="preserve">Gertseva et al. </w:t>
      </w:r>
      <w:r w:rsidR="00A9532D">
        <w:rPr>
          <w:noProof/>
        </w:rPr>
        <w:t>(</w:t>
      </w:r>
      <w:r w:rsidR="00A9532D" w:rsidRPr="00A9532D">
        <w:rPr>
          <w:noProof/>
        </w:rPr>
        <w:t>2017)</w:t>
      </w:r>
      <w:r w:rsidR="00A9532D">
        <w:fldChar w:fldCharType="end"/>
      </w:r>
      <w:r w:rsidR="00A9532D">
        <w:t>.</w:t>
      </w:r>
      <w:r w:rsidR="00F315C8">
        <w:t xml:space="preserve"> The temporal smoother did not exhibit a strong one-way trend, though the </w:t>
      </w:r>
      <w:r>
        <w:t xml:space="preserve">quantile analysis identified </w:t>
      </w:r>
      <w:r w:rsidR="00A9532D">
        <w:t>a significant change in slope centered on years 2004-2005</w:t>
      </w:r>
      <w:r w:rsidR="00C13128">
        <w:t xml:space="preserve"> (</w:t>
      </w:r>
      <w:r w:rsidR="00C13128">
        <w:fldChar w:fldCharType="begin"/>
      </w:r>
      <w:r w:rsidR="00C13128">
        <w:instrText xml:space="preserve"> REF _Ref532305639 \h </w:instrText>
      </w:r>
      <w:r w:rsidR="008B3D07">
        <w:instrText xml:space="preserve"> \* MERGEFORMAT </w:instrText>
      </w:r>
      <w:r w:rsidR="00C13128">
        <w:fldChar w:fldCharType="separate"/>
      </w:r>
      <w:r w:rsidR="00C13128">
        <w:t xml:space="preserve">Figure </w:t>
      </w:r>
      <w:r w:rsidR="00C13128">
        <w:rPr>
          <w:noProof/>
        </w:rPr>
        <w:t>3</w:t>
      </w:r>
      <w:r w:rsidR="00C13128">
        <w:fldChar w:fldCharType="end"/>
      </w:r>
      <w:r w:rsidR="00C13128">
        <w:t>)</w:t>
      </w:r>
      <w:r w:rsidR="00F315C8">
        <w:t>.</w:t>
      </w:r>
      <w:r w:rsidR="00E3743B">
        <w:t xml:space="preserve"> We therefore split the data collected during or after 2005 (hereafter referred to as “late”; prior data is “early”) and at 49˚N (hereafter referred to as “north”; data collected south of this point is designated as “south”).</w:t>
      </w:r>
      <w:r w:rsidR="00517735">
        <w:t xml:space="preserve"> Parameter estimation</w:t>
      </w:r>
      <w:r w:rsidR="00F202ED">
        <w:t xml:space="preserve"> in TMB</w:t>
      </w:r>
      <w:r w:rsidR="00517735">
        <w:t xml:space="preserve"> for the VBGF generated estimates for mean and standard deviations of </w:t>
      </w:r>
      <w:r w:rsidR="00981A9D" w:rsidRPr="004906F5">
        <w:rPr>
          <w:i/>
        </w:rPr>
        <w:t>t</w:t>
      </w:r>
      <w:r w:rsidR="00981A9D" w:rsidRPr="00981A9D">
        <w:rPr>
          <w:i/>
          <w:vertAlign w:val="subscript"/>
        </w:rPr>
        <w:t>0</w:t>
      </w:r>
      <w:r w:rsidR="00517735">
        <w:t xml:space="preserve">, </w:t>
      </w:r>
      <w:proofErr w:type="gramStart"/>
      <w:r w:rsidR="00517735">
        <w:t>log(</w:t>
      </w:r>
      <w:proofErr w:type="gramEnd"/>
      <w:r w:rsidR="00517735" w:rsidRPr="00AE7DBA">
        <w:rPr>
          <w:i/>
        </w:rPr>
        <w:t>k</w:t>
      </w:r>
      <w:r w:rsidR="00517735">
        <w:t>) and log(</w:t>
      </w:r>
      <w:r w:rsidR="00AE7DBA" w:rsidRPr="001824C5">
        <w:rPr>
          <w:i/>
        </w:rPr>
        <w:t>L</w:t>
      </w:r>
      <w:r w:rsidR="00AE7DBA" w:rsidRPr="001824C5">
        <w:rPr>
          <w:i/>
          <w:vertAlign w:val="subscript"/>
        </w:rPr>
        <w:t>∞</w:t>
      </w:r>
      <w:r w:rsidR="00517735">
        <w:t>) for unique combinations of north/south, early/late and male/female populations</w:t>
      </w:r>
      <w:r w:rsidR="00C13128">
        <w:t>, and associated predictions for length at age (</w:t>
      </w:r>
      <w:r w:rsidR="00C13128">
        <w:fldChar w:fldCharType="begin"/>
      </w:r>
      <w:r w:rsidR="00C13128">
        <w:instrText xml:space="preserve"> REF _Ref532305683 \h </w:instrText>
      </w:r>
      <w:r w:rsidR="008B3D07">
        <w:instrText xml:space="preserve"> \* MERGEFORMAT </w:instrText>
      </w:r>
      <w:r w:rsidR="00C13128">
        <w:fldChar w:fldCharType="separate"/>
      </w:r>
      <w:r w:rsidR="00C13128">
        <w:t xml:space="preserve">Figure </w:t>
      </w:r>
      <w:r w:rsidR="00C13128">
        <w:rPr>
          <w:noProof/>
        </w:rPr>
        <w:t>4</w:t>
      </w:r>
      <w:r w:rsidR="00C13128">
        <w:fldChar w:fldCharType="end"/>
      </w:r>
      <w:r w:rsidR="00C13128">
        <w:t>).</w:t>
      </w:r>
      <w:r w:rsidR="00850F85">
        <w:t xml:space="preserve"> </w:t>
      </w:r>
      <w:r w:rsidR="00517735">
        <w:t>The error term was estimated to be 6.13 (standard deviation = 0.027)</w:t>
      </w:r>
      <w:r w:rsidR="00A1303A">
        <w:t xml:space="preserve">. </w:t>
      </w:r>
      <w:r w:rsidR="00F202ED">
        <w:t>Across spatiotemporal strata and sexes, there</w:t>
      </w:r>
      <w:r w:rsidR="00A1303A">
        <w:t xml:space="preserve"> was considerable overlap in parameter estimates for the growth rate </w:t>
      </w:r>
      <w:r w:rsidR="00A1303A">
        <w:rPr>
          <w:i/>
        </w:rPr>
        <w:t>k,</w:t>
      </w:r>
      <w:r w:rsidR="00A1303A">
        <w:t xml:space="preserve"> whereas </w:t>
      </w:r>
      <w:r w:rsidR="00A1303A" w:rsidRPr="001824C5">
        <w:rPr>
          <w:i/>
        </w:rPr>
        <w:t>L</w:t>
      </w:r>
      <w:r w:rsidR="006B09E1" w:rsidRPr="001824C5">
        <w:rPr>
          <w:i/>
          <w:vertAlign w:val="subscript"/>
        </w:rPr>
        <w:t>∞</w:t>
      </w:r>
      <w:r w:rsidR="00A1303A">
        <w:t xml:space="preserve"> and its confidence intervals were spread out at the stratification indicated by the GAM </w:t>
      </w:r>
      <w:r w:rsidR="006B09E1">
        <w:t>derivative</w:t>
      </w:r>
      <w:r w:rsidR="00A1303A">
        <w:t xml:space="preserve"> analysis</w:t>
      </w:r>
      <w:r w:rsidR="00C13128">
        <w:t xml:space="preserve"> (</w:t>
      </w:r>
      <w:r w:rsidR="00C13128">
        <w:fldChar w:fldCharType="begin"/>
      </w:r>
      <w:r w:rsidR="00C13128">
        <w:instrText xml:space="preserve"> REF _Ref532305610 \h </w:instrText>
      </w:r>
      <w:r w:rsidR="008B3D07">
        <w:instrText xml:space="preserve"> \* MERGEFORMAT </w:instrText>
      </w:r>
      <w:r w:rsidR="00C13128">
        <w:fldChar w:fldCharType="separate"/>
      </w:r>
      <w:r w:rsidR="00C13128">
        <w:t xml:space="preserve">Figure </w:t>
      </w:r>
      <w:r w:rsidR="00C13128">
        <w:rPr>
          <w:noProof/>
        </w:rPr>
        <w:t>5</w:t>
      </w:r>
      <w:r w:rsidR="00C13128">
        <w:fldChar w:fldCharType="end"/>
      </w:r>
      <w:r w:rsidR="00C13128">
        <w:t>).</w:t>
      </w:r>
    </w:p>
    <w:p w14:paraId="7D6FE7DB" w14:textId="7D1E4E5B" w:rsidR="001A1B0A" w:rsidRDefault="001A1B0A" w:rsidP="008B3D07">
      <w:pPr>
        <w:pStyle w:val="Heading1"/>
        <w:spacing w:line="360" w:lineRule="auto"/>
      </w:pPr>
      <w:r w:rsidRPr="004906F5">
        <w:t>Discussion</w:t>
      </w:r>
    </w:p>
    <w:p w14:paraId="6D3E5CE5" w14:textId="49D3B5B4" w:rsidR="00D24852" w:rsidRPr="00992E9D" w:rsidRDefault="00D24852" w:rsidP="008B3D07">
      <w:pPr>
        <w:spacing w:line="360" w:lineRule="auto"/>
        <w:ind w:firstLine="360"/>
        <w:sectPr w:rsidR="00D24852" w:rsidRPr="00992E9D">
          <w:pgSz w:w="12240" w:h="15840"/>
          <w:pgMar w:top="1440" w:right="1440" w:bottom="1440" w:left="1440" w:header="720" w:footer="720" w:gutter="0"/>
          <w:cols w:space="720"/>
          <w:docGrid w:linePitch="360"/>
        </w:sectPr>
      </w:pPr>
      <w:r>
        <w:t>It is evident from this and previous work that there is some level of variation in sablefish growth, whether in the growth rates themselves or the spatiotemporal scale at which growth anomalies occur.  Mis-specification of growth within stock assessment can overestimate management quantities, particularly the estimate of stock depletion (</w:t>
      </w:r>
      <w:proofErr w:type="spellStart"/>
      <w:r>
        <w:t>Stawitz</w:t>
      </w:r>
      <w:proofErr w:type="spellEnd"/>
      <w:r>
        <w:t xml:space="preserve"> et al., in prep). Correctly-specified growth variation in the estimation model can reduce uncertainty by correctly attributing process error to somatic growth anomalies. The purpose of this study was to define the </w:t>
      </w:r>
      <w:r w:rsidR="00DC2699">
        <w:t>ideal</w:t>
      </w:r>
      <w:r>
        <w:t xml:space="preserve"> spatiotemporal scale </w:t>
      </w:r>
      <w:r w:rsidR="00DC2699">
        <w:t>at which to</w:t>
      </w:r>
      <w:r>
        <w:t xml:space="preserve"> structure growth for future use in a range-wide operating model of sablefish population dynamics</w:t>
      </w:r>
      <w:r w:rsidR="005A0B2F">
        <w:t>.</w:t>
      </w:r>
    </w:p>
    <w:p w14:paraId="6E9068FB" w14:textId="351851FB" w:rsidR="00992E9D" w:rsidRDefault="00EE0A9B" w:rsidP="008B3D07">
      <w:pPr>
        <w:spacing w:line="360" w:lineRule="auto"/>
        <w:ind w:firstLine="360"/>
        <w:rPr>
          <w:b/>
        </w:rPr>
      </w:pPr>
      <w:r>
        <w:t xml:space="preserve">Previous work with sablefish data has utilized an </w:t>
      </w:r>
      <w:r>
        <w:rPr>
          <w:i/>
        </w:rPr>
        <w:t>a priori</w:t>
      </w:r>
      <w:r>
        <w:t xml:space="preserve"> approach, wherein length data were aggregated into pre-hypothesized spatial zones and compared via Akaike’s Information Criterion. This ‘information-theoretic’ </w:t>
      </w:r>
      <w:r>
        <w:fldChar w:fldCharType="begin" w:fldLock="1"/>
      </w:r>
      <w:r>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fldChar w:fldCharType="separate"/>
      </w:r>
      <w:r w:rsidRPr="00EE0A9B">
        <w:rPr>
          <w:noProof/>
        </w:rPr>
        <w:t>(Guthery et al., 2003)</w:t>
      </w:r>
      <w:r>
        <w:fldChar w:fldCharType="end"/>
      </w:r>
      <w:r>
        <w:t xml:space="preserve"> approach is fairly straightforward computationally, and has been implemented separately for the California Current </w:t>
      </w:r>
      <w:r>
        <w:fldChar w:fldCharType="begin" w:fldLock="1"/>
      </w:r>
      <w:r>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fldChar w:fldCharType="separate"/>
      </w:r>
      <w:r w:rsidRPr="00EE0A9B">
        <w:rPr>
          <w:noProof/>
        </w:rPr>
        <w:t>(Gertseva et al., 2017)</w:t>
      </w:r>
      <w:r>
        <w:fldChar w:fldCharType="end"/>
      </w:r>
      <w:r>
        <w:t xml:space="preserve"> and Alaska </w:t>
      </w:r>
      <w:r w:rsidR="009A5D38">
        <w:t xml:space="preserve">federal and state sablefish </w:t>
      </w:r>
      <w:r>
        <w:t xml:space="preserve">fisheries </w:t>
      </w:r>
      <w:r>
        <w:fldChar w:fldCharType="begin" w:fldLock="1"/>
      </w:r>
      <w:r w:rsidR="00BD6121">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fldChar w:fldCharType="separate"/>
      </w:r>
      <w:r w:rsidR="009A5D38" w:rsidRPr="009A5D38">
        <w:rPr>
          <w:noProof/>
        </w:rPr>
        <w:t>(Echave et al., 2012; McDevitt, 1990)</w:t>
      </w:r>
      <w:r>
        <w:fldChar w:fldCharType="end"/>
      </w:r>
      <w:r>
        <w:t xml:space="preserve">. The CC analysis identified a statistically significant break in von Bertalanffy growth parameters for sablefish at approximately 30 degrees N, between </w:t>
      </w:r>
      <w:r w:rsidR="00707024">
        <w:t xml:space="preserve">Point </w:t>
      </w:r>
      <w:r>
        <w:t>Conception and Monterey, CA, with additional evidence for an increasing cline in L</w:t>
      </w:r>
      <w:r w:rsidR="00707024">
        <w:rPr>
          <w:vertAlign w:val="subscript"/>
        </w:rPr>
        <w:t>∞</w:t>
      </w:r>
      <w:r>
        <w:t xml:space="preserve"> with increasing latitude. </w:t>
      </w:r>
      <w:r w:rsidR="00DB3C75">
        <w:t>That work</w:t>
      </w:r>
      <w:r w:rsidR="007A3BAC">
        <w:t xml:space="preserve"> also observed</w:t>
      </w:r>
      <w:r w:rsidR="00DB3C75">
        <w:t xml:space="preserve"> an</w:t>
      </w:r>
      <w:r w:rsidR="007A3BAC">
        <w:t xml:space="preserve"> increase in </w:t>
      </w:r>
      <w:r w:rsidR="007A3BAC" w:rsidRPr="00DB3C75">
        <w:rPr>
          <w:i/>
        </w:rPr>
        <w:t>k</w:t>
      </w:r>
      <w:r w:rsidR="007A3BAC">
        <w:t xml:space="preserve"> </w:t>
      </w:r>
      <w:r w:rsidR="00DB3C75">
        <w:t>estimates</w:t>
      </w:r>
      <w:r w:rsidR="007A3BAC">
        <w:t xml:space="preserve"> </w:t>
      </w:r>
      <w:r w:rsidR="009A5D38">
        <w:t>for populations sampled in</w:t>
      </w:r>
      <w:r w:rsidR="007A3BAC">
        <w:t xml:space="preserve"> the Vancouver region (ca</w:t>
      </w:r>
      <w:r w:rsidR="00246216">
        <w:t>. 49˚N</w:t>
      </w:r>
      <w:r w:rsidR="007A3BAC">
        <w:t xml:space="preserve">), which was posited to be the result of samples coming from the “southern end of a faster-growing northern stock”, a suggestion supported by our findings. </w:t>
      </w:r>
      <w:r w:rsidRPr="007A3BAC">
        <w:t>The</w:t>
      </w:r>
      <w:r>
        <w:t xml:space="preserve"> authors of that study described how sablefish have been shown to highly migratory, with ontogenetic </w:t>
      </w:r>
      <w:r w:rsidR="00212215">
        <w:t>movements</w:t>
      </w:r>
      <w:r>
        <w:t xml:space="preserve"> of</w:t>
      </w:r>
      <w:r w:rsidR="00212215">
        <w:t>f</w:t>
      </w:r>
      <w:r>
        <w:t xml:space="preserve"> the coastal shelf; such combined, complex life patterns could yield higher growth rates in northern regions that interact with a more generalized </w:t>
      </w:r>
      <w:r w:rsidR="00212215">
        <w:t xml:space="preserve">shelf-slope pattern observed in groundfish overall. For Alaska, a </w:t>
      </w:r>
      <w:r w:rsidR="009A5D38">
        <w:t>generalized linear model</w:t>
      </w:r>
      <w:r w:rsidR="00212215">
        <w:t xml:space="preserve"> of length as a function of pre-specified </w:t>
      </w:r>
      <w:r w:rsidR="0006514B">
        <w:t>z</w:t>
      </w:r>
      <w:r w:rsidR="00212215">
        <w:t>ones and time blocks was used to diagnose a ‘regime change’ in sablefish growth occurring in year 1995, though the authors explain this</w:t>
      </w:r>
      <w:r w:rsidR="009A5D38">
        <w:t xml:space="preserve"> </w:t>
      </w:r>
      <w:r w:rsidR="00CD03F1">
        <w:t>shift</w:t>
      </w:r>
      <w:r w:rsidR="00212215">
        <w:t xml:space="preserve"> is </w:t>
      </w:r>
      <w:r w:rsidR="00BD6121">
        <w:t>possibly</w:t>
      </w:r>
      <w:r w:rsidR="00212215">
        <w:t xml:space="preserve"> attributable to changes in sampling strategy that occurred in that year</w:t>
      </w:r>
      <w:r w:rsidR="0059154F">
        <w:t>’s survey</w:t>
      </w:r>
      <w:r w:rsidR="00212215">
        <w:t xml:space="preserve">. In the recent AK sablefish assessments, the parameters of the VBGF are time-blocked accordingly (see </w:t>
      </w:r>
      <w:r w:rsidR="00212215">
        <w:fldChar w:fldCharType="begin"/>
      </w:r>
      <w:r w:rsidR="00212215">
        <w:instrText xml:space="preserve"> REF _Ref525720559 \h </w:instrText>
      </w:r>
      <w:r w:rsidR="006E2C2C">
        <w:instrText xml:space="preserve"> \* MERGEFORMAT </w:instrText>
      </w:r>
      <w:r w:rsidR="00212215">
        <w:fldChar w:fldCharType="separate"/>
      </w:r>
      <w:r w:rsidR="00212215">
        <w:t xml:space="preserve">Table </w:t>
      </w:r>
      <w:r w:rsidR="00212215">
        <w:rPr>
          <w:noProof/>
        </w:rPr>
        <w:t>1</w:t>
      </w:r>
      <w:r w:rsidR="00212215">
        <w:fldChar w:fldCharType="end"/>
      </w:r>
      <w:r w:rsidR="00212215">
        <w:t>)</w:t>
      </w:r>
      <w:r w:rsidR="00CD03F1">
        <w:t xml:space="preserve"> despite caution that it the change is not inherent to the population, but likely an artifact of sampling methods</w:t>
      </w:r>
      <w:r w:rsidR="00212215">
        <w:t>.</w:t>
      </w:r>
      <w:r w:rsidR="004613FD">
        <w:t xml:space="preserve"> </w:t>
      </w:r>
      <w:r w:rsidR="00CD03F1">
        <w:t>In our analysis (which included data for all regions),</w:t>
      </w:r>
      <w:r w:rsidR="00F65EE9">
        <w:t xml:space="preserve"> the first derivative was not zero in </w:t>
      </w:r>
      <w:r w:rsidR="00CD03F1">
        <w:t>1995</w:t>
      </w:r>
      <w:r w:rsidR="00F65EE9">
        <w:t xml:space="preserve"> </w:t>
      </w:r>
      <w:r w:rsidR="00CD03F1">
        <w:t>though it was not of enough magnitude to pass the quantile filter.</w:t>
      </w:r>
      <w:r w:rsidR="00992E9D" w:rsidRPr="00992E9D">
        <w:rPr>
          <w:b/>
        </w:rPr>
        <w:t xml:space="preserve"> </w:t>
      </w:r>
      <w:r w:rsidR="00992E9D" w:rsidRPr="00CB267E">
        <w:rPr>
          <w:b/>
        </w:rPr>
        <w:t>[Further discussion of</w:t>
      </w:r>
      <w:r w:rsidR="00992E9D">
        <w:rPr>
          <w:b/>
        </w:rPr>
        <w:t xml:space="preserve"> sablefish</w:t>
      </w:r>
      <w:r w:rsidR="00992E9D" w:rsidRPr="00CB267E">
        <w:rPr>
          <w:b/>
        </w:rPr>
        <w:t xml:space="preserve"> movement following</w:t>
      </w:r>
      <w:r w:rsidR="00992E9D">
        <w:rPr>
          <w:b/>
        </w:rPr>
        <w:t xml:space="preserve"> tagging</w:t>
      </w:r>
      <w:r w:rsidR="00992E9D" w:rsidRPr="00CB267E">
        <w:rPr>
          <w:b/>
        </w:rPr>
        <w:t xml:space="preserve"> analyses by Luke Rodgers, DFO postdoc].</w:t>
      </w:r>
    </w:p>
    <w:p w14:paraId="4975AFD0" w14:textId="3DF423DE" w:rsidR="00BD6121" w:rsidRDefault="00E237EF" w:rsidP="008B3D07">
      <w:pPr>
        <w:spacing w:line="360" w:lineRule="auto"/>
        <w:ind w:firstLine="360"/>
      </w:pPr>
      <w:r>
        <w:t>The consideration of temporal variation in sablefish growth is further complicated by the exploitation history of the fishery, which has steadily marched north- and west-ward over the last several decades, encountering ‘larger’ fish</w:t>
      </w:r>
      <w:r w:rsidR="00BD6121">
        <w:t xml:space="preserve"> with subsequent expansion</w:t>
      </w:r>
      <w:r>
        <w:t xml:space="preserve"> (M. </w:t>
      </w:r>
      <w:proofErr w:type="spellStart"/>
      <w:r>
        <w:t>Haltuch</w:t>
      </w:r>
      <w:proofErr w:type="spellEnd"/>
      <w:r>
        <w:t>, pers. comm.). This suggests that differences in mean length across the region could be attributable to different degrees and duration</w:t>
      </w:r>
      <w:r w:rsidR="00F96E2F">
        <w:t>s</w:t>
      </w:r>
      <w:r>
        <w:t xml:space="preserve"> of fishing pressure, and not inherent population differences alone.</w:t>
      </w:r>
      <w:r w:rsidR="00761C2B">
        <w:t xml:space="preserve"> Importantly, the L</w:t>
      </w:r>
      <w:r w:rsidR="00761C2B">
        <w:rPr>
          <w:vertAlign w:val="subscript"/>
        </w:rPr>
        <w:t>∞</w:t>
      </w:r>
      <w:r w:rsidR="00761C2B">
        <w:t xml:space="preserve"> estimates for both sexes and regions show a decline from the ‘early’ to ‘late’ periods, resulting in nearly equivalent values for north and south regions for females and males, respectively. </w:t>
      </w:r>
      <w:r w:rsidR="007C3FF6">
        <w:t xml:space="preserve">Simulation work by </w:t>
      </w:r>
      <w:r w:rsidR="007C3FF6">
        <w:fldChar w:fldCharType="begin" w:fldLock="1"/>
      </w:r>
      <w:r w:rsidR="00247F68">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7C3FF6">
        <w:fldChar w:fldCharType="separate"/>
      </w:r>
      <w:r w:rsidR="007C3FF6" w:rsidRPr="007C3FF6">
        <w:rPr>
          <w:noProof/>
        </w:rPr>
        <w:t>Stawitz et al.</w:t>
      </w:r>
      <w:r w:rsidR="0054799E">
        <w:rPr>
          <w:noProof/>
        </w:rPr>
        <w:t xml:space="preserve"> (</w:t>
      </w:r>
      <w:r w:rsidR="007C3FF6" w:rsidRPr="007C3FF6">
        <w:rPr>
          <w:noProof/>
        </w:rPr>
        <w:t>2015)</w:t>
      </w:r>
      <w:r w:rsidR="007C3FF6">
        <w:fldChar w:fldCharType="end"/>
      </w:r>
      <w:r w:rsidR="007C3FF6">
        <w:t xml:space="preserve"> </w:t>
      </w:r>
      <w:r w:rsidR="0054799E">
        <w:t xml:space="preserve">sought to model growth anomalies in sablefish (among other groundfish) as a process driven by variation in either annual, initial size or among cohorts. Data was partitioned between the CC and two regions of Alaska, and it was determined that annual-scale anomalies were more pronounced in the CC whereas the initial normalized length within each cohort explained more variation in Alaska. A principal conclusion was that the form of growth variation differed among ecosystems, wherein the CC is a more climactically variable region, which could explain why annual deviates were best </w:t>
      </w:r>
      <w:r w:rsidR="00247F68">
        <w:t xml:space="preserve">for fitting </w:t>
      </w:r>
      <w:r w:rsidR="0054799E">
        <w:t>to this data. Such ecosystem</w:t>
      </w:r>
      <w:r w:rsidR="00247F68">
        <w:t>-driven</w:t>
      </w:r>
      <w:r w:rsidR="0054799E">
        <w:t xml:space="preserve"> trends may be diluted when analyzing the data as a composite</w:t>
      </w:r>
      <w:r w:rsidR="00247F68">
        <w:t>,</w:t>
      </w:r>
      <w:r w:rsidR="0054799E">
        <w:t xml:space="preserve"> as in our study; notably, our temporal smoother did not produce </w:t>
      </w:r>
      <w:r w:rsidR="00247F68">
        <w:t xml:space="preserve">a distinct annual cyclic trend. Methods that consider the space and time components co-dependently (as in </w:t>
      </w:r>
      <w:proofErr w:type="spellStart"/>
      <w:r w:rsidR="00247F68">
        <w:t>vectorized</w:t>
      </w:r>
      <w:proofErr w:type="spellEnd"/>
      <w:r w:rsidR="00247F68">
        <w:t xml:space="preserve"> auto-regressive </w:t>
      </w:r>
      <w:proofErr w:type="spellStart"/>
      <w:r w:rsidR="00247F68">
        <w:t>spatio</w:t>
      </w:r>
      <w:proofErr w:type="spellEnd"/>
      <w:r w:rsidR="00247F68">
        <w:t xml:space="preserve">-temporal models, </w:t>
      </w:r>
      <w:r w:rsidR="00247F68">
        <w:fldChar w:fldCharType="begin" w:fldLock="1"/>
      </w:r>
      <w:r w:rsidR="00AE4031">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mendeley":{"formattedCitation":"(Thorson, 2019)","manualFormatting":"Thorson, 2019)","plainTextFormattedCitation":"(Thorson, 2019)","previouslyFormattedCitation":"(Thorson, 2019)"},"properties":{"noteIndex":0},"schema":"https://github.com/citation-style-language/schema/raw/master/csl-citation.json"}</w:instrText>
      </w:r>
      <w:r w:rsidR="00247F68">
        <w:fldChar w:fldCharType="separate"/>
      </w:r>
      <w:r w:rsidR="00247F68" w:rsidRPr="00247F68">
        <w:rPr>
          <w:noProof/>
        </w:rPr>
        <w:t>Thorson, 2019)</w:t>
      </w:r>
      <w:r w:rsidR="00247F68">
        <w:fldChar w:fldCharType="end"/>
      </w:r>
      <w:r w:rsidR="00247F68">
        <w:t xml:space="preserve"> may strengthen the ability to disentangle such trends, and also to consider spatial effects beyond simple latitude (e.g. near- and offshore).</w:t>
      </w:r>
    </w:p>
    <w:p w14:paraId="136F82C3" w14:textId="77777777" w:rsidR="005A0B2F" w:rsidRDefault="005A0B2F" w:rsidP="008B3D07">
      <w:pPr>
        <w:spacing w:line="360" w:lineRule="auto"/>
        <w:sectPr w:rsidR="005A0B2F">
          <w:pgSz w:w="12240" w:h="15840"/>
          <w:pgMar w:top="1440" w:right="1440" w:bottom="1440" w:left="1440" w:header="720" w:footer="720" w:gutter="0"/>
          <w:cols w:space="720"/>
          <w:docGrid w:linePitch="360"/>
        </w:sectPr>
      </w:pPr>
    </w:p>
    <w:p w14:paraId="58197576" w14:textId="77777777" w:rsidR="00F82EB2" w:rsidRPr="004906F5" w:rsidRDefault="00F82EB2" w:rsidP="008B3D07">
      <w:pPr>
        <w:pStyle w:val="Heading1"/>
        <w:spacing w:line="360" w:lineRule="auto"/>
      </w:pPr>
      <w:r w:rsidRPr="004906F5">
        <w:t>Figures</w:t>
      </w:r>
    </w:p>
    <w:p w14:paraId="7768676F" w14:textId="18EEDD1A" w:rsidR="001424C8" w:rsidRPr="00A46BB7" w:rsidRDefault="00A46BB7" w:rsidP="008B3D07">
      <w:pPr>
        <w:pStyle w:val="Caption"/>
        <w:spacing w:line="360" w:lineRule="auto"/>
      </w:pPr>
      <w:r w:rsidRPr="00A46BB7">
        <w:t xml:space="preserve">Figure </w:t>
      </w:r>
      <w:r w:rsidR="00997CA2">
        <w:rPr>
          <w:noProof/>
        </w:rPr>
        <w:fldChar w:fldCharType="begin"/>
      </w:r>
      <w:r w:rsidR="00997CA2">
        <w:rPr>
          <w:noProof/>
        </w:rPr>
        <w:instrText xml:space="preserve"> SEQ Figure \* ARABIC </w:instrText>
      </w:r>
      <w:r w:rsidR="00997CA2">
        <w:rPr>
          <w:noProof/>
        </w:rPr>
        <w:fldChar w:fldCharType="separate"/>
      </w:r>
      <w:r w:rsidR="00F919FB">
        <w:rPr>
          <w:noProof/>
        </w:rPr>
        <w:t>1</w:t>
      </w:r>
      <w:r w:rsidR="00997CA2">
        <w:rPr>
          <w:noProof/>
        </w:rPr>
        <w:fldChar w:fldCharType="end"/>
      </w:r>
      <w:r>
        <w:t>.</w:t>
      </w:r>
      <w:r w:rsidR="005D279D">
        <w:t xml:space="preserve"> Histogram of</w:t>
      </w:r>
      <w:r>
        <w:t xml:space="preserve"> </w:t>
      </w:r>
      <w:r w:rsidR="005D279D">
        <w:t>raw length data</w:t>
      </w:r>
      <w:r w:rsidR="00377CE3">
        <w:t xml:space="preserve"> </w:t>
      </w:r>
      <w:r w:rsidR="005D279D">
        <w:t>from</w:t>
      </w:r>
      <w:r w:rsidR="00377CE3">
        <w:t xml:space="preserve"> three regional surveys, colored by</w:t>
      </w:r>
      <w:r w:rsidR="001424C8" w:rsidRPr="00A46BB7">
        <w:t xml:space="preserve"> sex.</w:t>
      </w:r>
    </w:p>
    <w:p w14:paraId="63B0B9B5" w14:textId="0C086E9F" w:rsidR="00C12722" w:rsidRDefault="005F61EE" w:rsidP="008B3D07">
      <w:pPr>
        <w:spacing w:line="360" w:lineRule="auto"/>
      </w:pPr>
      <w:r>
        <w:rPr>
          <w:noProof/>
          <w:lang w:val="en-AU" w:eastAsia="en-AU"/>
        </w:rPr>
        <w:drawing>
          <wp:inline distT="0" distB="0" distL="0" distR="0" wp14:anchorId="3A887944" wp14:editId="02932DAB">
            <wp:extent cx="6054807" cy="4036538"/>
            <wp:effectExtent l="0" t="0" r="317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54807" cy="4036538"/>
                    </a:xfrm>
                    <a:prstGeom prst="rect">
                      <a:avLst/>
                    </a:prstGeom>
                  </pic:spPr>
                </pic:pic>
              </a:graphicData>
            </a:graphic>
          </wp:inline>
        </w:drawing>
      </w:r>
    </w:p>
    <w:p w14:paraId="4E5A501B" w14:textId="0E464106" w:rsidR="00C050D7" w:rsidRDefault="004C78D8" w:rsidP="008B3D07">
      <w:pPr>
        <w:pStyle w:val="Caption"/>
        <w:spacing w:line="360" w:lineRule="auto"/>
      </w:pPr>
      <w:r>
        <w:rPr>
          <w:noProof/>
          <w:lang w:val="en-AU" w:eastAsia="en-AU"/>
        </w:rPr>
        <w:drawing>
          <wp:inline distT="0" distB="0" distL="0" distR="0" wp14:anchorId="383936E2" wp14:editId="0DB720D1">
            <wp:extent cx="5943600" cy="4457699"/>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_check.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6829F608" w14:textId="47D6D423" w:rsidR="001C0800" w:rsidRDefault="00A025ED" w:rsidP="008B3D07">
      <w:pPr>
        <w:pStyle w:val="Caption"/>
        <w:spacing w:line="360" w:lineRule="auto"/>
      </w:pPr>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F919FB">
        <w:rPr>
          <w:noProof/>
        </w:rPr>
        <w:t>2</w:t>
      </w:r>
      <w:r w:rsidR="00997CA2">
        <w:rPr>
          <w:noProof/>
        </w:rPr>
        <w:fldChar w:fldCharType="end"/>
      </w:r>
      <w:r>
        <w:t xml:space="preserve">. </w:t>
      </w:r>
      <w:r w:rsidR="00C050D7">
        <w:t>Diagnostic plots of best-fit GAM model.</w:t>
      </w:r>
      <w:r w:rsidR="00C116AB">
        <w:t xml:space="preserve"> Clockwise from top left: quantile-quantile plot of deviance residuals; histogram of residuals; observed response values (lengths, in cm) vs predicted values, and model-predicted residuals vs linear predictor.</w:t>
      </w:r>
    </w:p>
    <w:p w14:paraId="4479677C" w14:textId="5C5381B9" w:rsidR="00BC119C" w:rsidRPr="00BC119C" w:rsidRDefault="00BC119C" w:rsidP="008B3D07">
      <w:pPr>
        <w:spacing w:line="360" w:lineRule="auto"/>
      </w:pPr>
      <w:r>
        <w:rPr>
          <w:noProof/>
          <w:lang w:val="en-AU" w:eastAsia="en-AU"/>
        </w:rPr>
        <w:drawing>
          <wp:inline distT="0" distB="0" distL="0" distR="0" wp14:anchorId="0AA470BA" wp14:editId="7CFADF45">
            <wp:extent cx="5943600" cy="445769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_smooth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1D77B876" w14:textId="2831A621" w:rsidR="00BF6D53" w:rsidRDefault="00A025ED" w:rsidP="008B3D07">
      <w:pPr>
        <w:pStyle w:val="Caption"/>
        <w:spacing w:line="360" w:lineRule="auto"/>
      </w:pPr>
      <w:bookmarkStart w:id="141"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F919FB">
        <w:rPr>
          <w:noProof/>
        </w:rPr>
        <w:t>3</w:t>
      </w:r>
      <w:r w:rsidR="00997CA2">
        <w:rPr>
          <w:noProof/>
        </w:rPr>
        <w:fldChar w:fldCharType="end"/>
      </w:r>
      <w:bookmarkEnd w:id="141"/>
      <w:r>
        <w:t xml:space="preserve">. </w:t>
      </w:r>
      <w:r w:rsidR="00C050D7">
        <w:t xml:space="preserve"> Plots of smoothers for </w:t>
      </w:r>
      <w:r w:rsidR="008936F5">
        <w:t>Year and</w:t>
      </w:r>
      <w:r w:rsidR="00C050D7">
        <w:t xml:space="preserve"> Latitude, and first derivatives thereof.</w:t>
      </w:r>
      <w:r w:rsidR="00BC119C">
        <w:t xml:space="preserve"> Red lines indicate years or latitudes where </w:t>
      </w:r>
      <w:r w:rsidR="008936F5">
        <w:t>the value</w:t>
      </w:r>
      <w:r w:rsidR="00BC119C">
        <w:t xml:space="preserve"> of the first derivative was outside of the 95</w:t>
      </w:r>
      <w:r w:rsidR="00BC119C" w:rsidRPr="00BC119C">
        <w:rPr>
          <w:vertAlign w:val="superscript"/>
        </w:rPr>
        <w:t>th</w:t>
      </w:r>
      <w:r w:rsidR="00BC119C">
        <w:t xml:space="preserve"> percentile of values in the dataset.</w:t>
      </w:r>
    </w:p>
    <w:p w14:paraId="0B35D6F9" w14:textId="77777777" w:rsidR="00113A0A" w:rsidRDefault="00113A0A" w:rsidP="008B3D07">
      <w:pPr>
        <w:spacing w:line="360" w:lineRule="auto"/>
      </w:pPr>
      <w:r>
        <w:rPr>
          <w:noProof/>
          <w:lang w:val="en-AU" w:eastAsia="en-AU"/>
        </w:rPr>
        <w:drawing>
          <wp:inline distT="0" distB="0" distL="0" distR="0" wp14:anchorId="3CD57937" wp14:editId="0220336E">
            <wp:extent cx="5943600" cy="475488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70F52A62" w14:textId="34933E5D" w:rsidR="00F94063" w:rsidRDefault="00F94063" w:rsidP="008B3D07">
      <w:pPr>
        <w:pStyle w:val="Caption"/>
        <w:spacing w:line="360" w:lineRule="auto"/>
      </w:pPr>
      <w:bookmarkStart w:id="142" w:name="_Ref532305683"/>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F919FB">
        <w:rPr>
          <w:noProof/>
        </w:rPr>
        <w:t>4</w:t>
      </w:r>
      <w:r w:rsidR="00B8111C">
        <w:rPr>
          <w:noProof/>
        </w:rPr>
        <w:fldChar w:fldCharType="end"/>
      </w:r>
      <w:bookmarkEnd w:id="142"/>
      <w:r>
        <w:t xml:space="preserve">. Fits of von Bertalanffy growth function to data stratified at values determined using the derivative analysis of the GAM. Panels marked “early” are data obtained prior </w:t>
      </w:r>
      <w:r w:rsidR="00E3743B">
        <w:t>to 2005</w:t>
      </w:r>
      <w:r>
        <w:t>; “Northern” datapoints were collected north of 45˚N latitude.</w:t>
      </w:r>
      <w:r w:rsidR="00800100">
        <w:t xml:space="preserve"> Predicted values are color-coded by sex.</w:t>
      </w:r>
    </w:p>
    <w:p w14:paraId="297495E8" w14:textId="77777777" w:rsidR="00F919FB" w:rsidRDefault="00F919FB" w:rsidP="008B3D07">
      <w:pPr>
        <w:spacing w:line="360" w:lineRule="auto"/>
        <w:rPr>
          <w:noProof/>
        </w:rPr>
      </w:pPr>
    </w:p>
    <w:p w14:paraId="15B748F7" w14:textId="544D02E3" w:rsidR="00F919FB" w:rsidRDefault="00F919FB" w:rsidP="008B3D07">
      <w:pPr>
        <w:spacing w:line="360" w:lineRule="auto"/>
      </w:pPr>
      <w:r>
        <w:rPr>
          <w:noProof/>
          <w:lang w:val="en-AU" w:eastAsia="en-AU"/>
        </w:rPr>
        <w:drawing>
          <wp:inline distT="0" distB="0" distL="0" distR="0" wp14:anchorId="3D86AD54" wp14:editId="342919AA">
            <wp:extent cx="5943600" cy="4457699"/>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rplot_gam.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7F628A96" w14:textId="3B68194F" w:rsidR="00F919FB" w:rsidRPr="00F919FB" w:rsidRDefault="00F919FB" w:rsidP="008B3D07">
      <w:pPr>
        <w:pStyle w:val="Caption"/>
        <w:spacing w:line="360" w:lineRule="auto"/>
        <w:sectPr w:rsidR="00F919FB" w:rsidRPr="00F919FB">
          <w:pgSz w:w="12240" w:h="15840"/>
          <w:pgMar w:top="1440" w:right="1440" w:bottom="1440" w:left="1440" w:header="720" w:footer="720" w:gutter="0"/>
          <w:cols w:space="720"/>
          <w:docGrid w:linePitch="360"/>
        </w:sectPr>
      </w:pPr>
      <w:bookmarkStart w:id="143" w:name="_Ref532305610"/>
      <w:r>
        <w:t xml:space="preserve">Figure </w:t>
      </w:r>
      <w:r w:rsidR="00B8111C">
        <w:rPr>
          <w:noProof/>
        </w:rPr>
        <w:fldChar w:fldCharType="begin"/>
      </w:r>
      <w:r w:rsidR="00B8111C">
        <w:rPr>
          <w:noProof/>
        </w:rPr>
        <w:instrText xml:space="preserve"> SEQ Figure \* ARABIC </w:instrText>
      </w:r>
      <w:r w:rsidR="00B8111C">
        <w:rPr>
          <w:noProof/>
        </w:rPr>
        <w:fldChar w:fldCharType="separate"/>
      </w:r>
      <w:r>
        <w:rPr>
          <w:noProof/>
        </w:rPr>
        <w:t>5</w:t>
      </w:r>
      <w:r w:rsidR="00B8111C">
        <w:rPr>
          <w:noProof/>
        </w:rPr>
        <w:fldChar w:fldCharType="end"/>
      </w:r>
      <w:bookmarkEnd w:id="143"/>
      <w:r>
        <w:t xml:space="preserve">.  </w:t>
      </w:r>
      <w:r w:rsidR="00B8591D">
        <w:t>Comparative boxplot</w:t>
      </w:r>
      <w:r>
        <w:t xml:space="preserve"> </w:t>
      </w:r>
      <w:r w:rsidR="00A44F12">
        <w:t>of estimated</w:t>
      </w:r>
      <w:r>
        <w:t xml:space="preserve"> parameters </w:t>
      </w:r>
      <w:r w:rsidR="00BD6121">
        <w:t>from spatiotemporally</w:t>
      </w:r>
      <w:r>
        <w:t xml:space="preserve"> stratified data. The error term (not shown) was estimated universally for all regions and sexes.</w:t>
      </w:r>
    </w:p>
    <w:p w14:paraId="1AFC668F" w14:textId="46888BA8" w:rsidR="00F82EB2" w:rsidRPr="004906F5" w:rsidRDefault="00F82EB2" w:rsidP="008B3D07">
      <w:pPr>
        <w:spacing w:line="360" w:lineRule="auto"/>
      </w:pPr>
    </w:p>
    <w:tbl>
      <w:tblPr>
        <w:tblStyle w:val="TableGrid"/>
        <w:tblpPr w:leftFromText="180" w:rightFromText="180" w:vertAnchor="text" w:tblpX="-1450" w:tblpY="304"/>
        <w:tblW w:w="11911" w:type="dxa"/>
        <w:tblLook w:val="04A0" w:firstRow="1" w:lastRow="0" w:firstColumn="1" w:lastColumn="0" w:noHBand="0" w:noVBand="1"/>
      </w:tblPr>
      <w:tblGrid>
        <w:gridCol w:w="2812"/>
        <w:gridCol w:w="1485"/>
        <w:gridCol w:w="767"/>
        <w:gridCol w:w="767"/>
        <w:gridCol w:w="957"/>
        <w:gridCol w:w="836"/>
        <w:gridCol w:w="1200"/>
        <w:gridCol w:w="1201"/>
        <w:gridCol w:w="943"/>
        <w:gridCol w:w="943"/>
      </w:tblGrid>
      <w:tr w:rsidR="005937F2" w14:paraId="4C8F4278" w14:textId="77777777" w:rsidTr="00C14891">
        <w:trPr>
          <w:trHeight w:val="1273"/>
        </w:trPr>
        <w:tc>
          <w:tcPr>
            <w:tcW w:w="2885" w:type="dxa"/>
            <w:vMerge w:val="restart"/>
            <w:vAlign w:val="center"/>
          </w:tcPr>
          <w:p w14:paraId="15B5140F" w14:textId="77777777" w:rsidR="005937F2" w:rsidRPr="00D55A0E" w:rsidRDefault="005937F2" w:rsidP="008B3D07">
            <w:pPr>
              <w:pStyle w:val="Caption"/>
              <w:spacing w:line="360" w:lineRule="auto"/>
              <w:jc w:val="center"/>
              <w:rPr>
                <w:b/>
              </w:rPr>
            </w:pPr>
            <w:r w:rsidRPr="00D55A0E">
              <w:rPr>
                <w:b/>
              </w:rPr>
              <w:t>Region</w:t>
            </w:r>
          </w:p>
        </w:tc>
        <w:tc>
          <w:tcPr>
            <w:tcW w:w="1492" w:type="dxa"/>
            <w:vMerge w:val="restart"/>
            <w:vAlign w:val="center"/>
          </w:tcPr>
          <w:p w14:paraId="5ECF5319" w14:textId="77777777" w:rsidR="005937F2" w:rsidRPr="00D55A0E" w:rsidRDefault="005937F2" w:rsidP="008B3D07">
            <w:pPr>
              <w:pStyle w:val="Caption"/>
              <w:spacing w:line="360" w:lineRule="auto"/>
              <w:jc w:val="center"/>
              <w:rPr>
                <w:b/>
              </w:rPr>
            </w:pPr>
            <w:r w:rsidRPr="00D55A0E">
              <w:rPr>
                <w:b/>
              </w:rPr>
              <w:t>Survey Method</w:t>
            </w:r>
          </w:p>
        </w:tc>
        <w:tc>
          <w:tcPr>
            <w:tcW w:w="1542" w:type="dxa"/>
            <w:gridSpan w:val="2"/>
            <w:vAlign w:val="center"/>
          </w:tcPr>
          <w:p w14:paraId="52B3C324" w14:textId="6B072A71" w:rsidR="005937F2" w:rsidRPr="00D55A0E" w:rsidRDefault="005937F2" w:rsidP="008B3D07">
            <w:pPr>
              <w:pStyle w:val="Caption"/>
              <w:spacing w:line="360" w:lineRule="auto"/>
              <w:jc w:val="center"/>
              <w:rPr>
                <w:b/>
              </w:rPr>
            </w:pPr>
            <w:r w:rsidRPr="00D55A0E">
              <w:rPr>
                <w:b/>
              </w:rPr>
              <w:t xml:space="preserve">Sample </w:t>
            </w:r>
            <w:r w:rsidR="0002109F">
              <w:rPr>
                <w:b/>
              </w:rPr>
              <w:t>s</w:t>
            </w:r>
            <w:r w:rsidRPr="00D55A0E">
              <w:rPr>
                <w:b/>
              </w:rPr>
              <w:t>ize used in this analysis</w:t>
            </w:r>
          </w:p>
        </w:tc>
        <w:tc>
          <w:tcPr>
            <w:tcW w:w="5992" w:type="dxa"/>
            <w:gridSpan w:val="6"/>
            <w:vAlign w:val="center"/>
          </w:tcPr>
          <w:p w14:paraId="55522CD8" w14:textId="77777777" w:rsidR="005937F2" w:rsidRPr="00D55A0E" w:rsidRDefault="005937F2" w:rsidP="008B3D07">
            <w:pPr>
              <w:pStyle w:val="Caption"/>
              <w:spacing w:line="360" w:lineRule="auto"/>
              <w:jc w:val="center"/>
              <w:rPr>
                <w:b/>
              </w:rPr>
            </w:pPr>
            <w:r w:rsidRPr="00D55A0E">
              <w:rPr>
                <w:b/>
              </w:rPr>
              <w:t>VBGF parameters from recent assessments</w:t>
            </w:r>
          </w:p>
        </w:tc>
      </w:tr>
      <w:tr w:rsidR="00E2026F" w14:paraId="254FB9B7" w14:textId="77777777" w:rsidTr="00C14891">
        <w:trPr>
          <w:trHeight w:val="260"/>
        </w:trPr>
        <w:tc>
          <w:tcPr>
            <w:tcW w:w="2885" w:type="dxa"/>
            <w:vMerge/>
            <w:vAlign w:val="center"/>
          </w:tcPr>
          <w:p w14:paraId="2EF5D3EE" w14:textId="77777777" w:rsidR="005937F2" w:rsidRPr="00D55A0E" w:rsidRDefault="005937F2" w:rsidP="008B3D07">
            <w:pPr>
              <w:pStyle w:val="Caption"/>
              <w:spacing w:line="360" w:lineRule="auto"/>
              <w:jc w:val="center"/>
              <w:rPr>
                <w:b/>
              </w:rPr>
            </w:pPr>
          </w:p>
        </w:tc>
        <w:tc>
          <w:tcPr>
            <w:tcW w:w="1492" w:type="dxa"/>
            <w:vMerge/>
            <w:vAlign w:val="center"/>
          </w:tcPr>
          <w:p w14:paraId="27D01F3D" w14:textId="77777777" w:rsidR="005937F2" w:rsidRPr="00D55A0E" w:rsidRDefault="005937F2" w:rsidP="008B3D07">
            <w:pPr>
              <w:pStyle w:val="Caption"/>
              <w:spacing w:line="360" w:lineRule="auto"/>
              <w:jc w:val="center"/>
              <w:rPr>
                <w:b/>
              </w:rPr>
            </w:pPr>
          </w:p>
        </w:tc>
        <w:tc>
          <w:tcPr>
            <w:tcW w:w="771" w:type="dxa"/>
            <w:vMerge w:val="restart"/>
            <w:vAlign w:val="center"/>
          </w:tcPr>
          <w:p w14:paraId="764B2F77" w14:textId="704D73F9" w:rsidR="005937F2" w:rsidRPr="00D55A0E" w:rsidRDefault="005937F2" w:rsidP="008B3D07">
            <w:pPr>
              <w:pStyle w:val="Caption"/>
              <w:spacing w:line="360" w:lineRule="auto"/>
              <w:jc w:val="center"/>
              <w:rPr>
                <w:b/>
              </w:rPr>
            </w:pPr>
            <w:r w:rsidRPr="00D55A0E">
              <w:rPr>
                <w:b/>
              </w:rPr>
              <w:t xml:space="preserve">M </w:t>
            </w:r>
          </w:p>
        </w:tc>
        <w:tc>
          <w:tcPr>
            <w:tcW w:w="771" w:type="dxa"/>
            <w:vMerge w:val="restart"/>
            <w:vAlign w:val="center"/>
          </w:tcPr>
          <w:p w14:paraId="3D68CCEF" w14:textId="1AE40D14" w:rsidR="005937F2" w:rsidRPr="00D55A0E" w:rsidRDefault="00FE60FA" w:rsidP="008B3D07">
            <w:pPr>
              <w:pStyle w:val="Caption"/>
              <w:spacing w:line="360" w:lineRule="auto"/>
              <w:jc w:val="center"/>
              <w:rPr>
                <w:b/>
              </w:rPr>
            </w:pPr>
            <w:r>
              <w:rPr>
                <w:b/>
              </w:rPr>
              <w:t>F</w:t>
            </w:r>
          </w:p>
        </w:tc>
        <w:tc>
          <w:tcPr>
            <w:tcW w:w="1801" w:type="dxa"/>
            <w:gridSpan w:val="2"/>
            <w:vAlign w:val="center"/>
          </w:tcPr>
          <w:p w14:paraId="788ACB75" w14:textId="77777777" w:rsidR="005937F2" w:rsidRPr="00D55A0E" w:rsidRDefault="005937F2" w:rsidP="008B3D07">
            <w:pPr>
              <w:pStyle w:val="Caption"/>
              <w:spacing w:line="360" w:lineRule="auto"/>
              <w:jc w:val="center"/>
              <w:rPr>
                <w:b/>
              </w:rPr>
            </w:pPr>
            <w:r w:rsidRPr="00D55A0E">
              <w:rPr>
                <w:b/>
              </w:rPr>
              <w:t>L</w:t>
            </w:r>
            <w:r w:rsidRPr="00D55A0E">
              <w:rPr>
                <w:b/>
                <w:vertAlign w:val="subscript"/>
              </w:rPr>
              <w:t>∞</w:t>
            </w:r>
          </w:p>
        </w:tc>
        <w:tc>
          <w:tcPr>
            <w:tcW w:w="2439" w:type="dxa"/>
            <w:gridSpan w:val="2"/>
            <w:vAlign w:val="center"/>
          </w:tcPr>
          <w:p w14:paraId="7FAC3126" w14:textId="77777777" w:rsidR="005937F2" w:rsidRPr="00D55A0E" w:rsidRDefault="005937F2" w:rsidP="008B3D07">
            <w:pPr>
              <w:pStyle w:val="Caption"/>
              <w:spacing w:line="360" w:lineRule="auto"/>
              <w:jc w:val="center"/>
              <w:rPr>
                <w:b/>
              </w:rPr>
            </w:pPr>
            <w:r w:rsidRPr="00D55A0E">
              <w:rPr>
                <w:b/>
              </w:rPr>
              <w:t>K</w:t>
            </w:r>
          </w:p>
        </w:tc>
        <w:tc>
          <w:tcPr>
            <w:tcW w:w="1752" w:type="dxa"/>
            <w:gridSpan w:val="2"/>
            <w:vAlign w:val="center"/>
          </w:tcPr>
          <w:p w14:paraId="0BE68382" w14:textId="5B8C7E91" w:rsidR="005937F2" w:rsidRPr="00D55A0E" w:rsidRDefault="006610ED" w:rsidP="008B3D07">
            <w:pPr>
              <w:pStyle w:val="Caption"/>
              <w:spacing w:line="360" w:lineRule="auto"/>
              <w:jc w:val="center"/>
              <w:rPr>
                <w:b/>
              </w:rPr>
            </w:pPr>
            <w:r>
              <w:rPr>
                <w:b/>
              </w:rPr>
              <w:t>t</w:t>
            </w:r>
            <w:r w:rsidR="005937F2" w:rsidRPr="00D55A0E">
              <w:rPr>
                <w:b/>
              </w:rPr>
              <w:t>0 (years)</w:t>
            </w:r>
          </w:p>
        </w:tc>
      </w:tr>
      <w:tr w:rsidR="00E2026F" w14:paraId="58C3D84E" w14:textId="77777777" w:rsidTr="00C14891">
        <w:trPr>
          <w:trHeight w:val="359"/>
        </w:trPr>
        <w:tc>
          <w:tcPr>
            <w:tcW w:w="2885" w:type="dxa"/>
            <w:vMerge/>
            <w:vAlign w:val="center"/>
          </w:tcPr>
          <w:p w14:paraId="7E9470C0" w14:textId="77777777" w:rsidR="005937F2" w:rsidRPr="00D55A0E" w:rsidRDefault="005937F2" w:rsidP="008B3D07">
            <w:pPr>
              <w:pStyle w:val="Caption"/>
              <w:spacing w:line="360" w:lineRule="auto"/>
              <w:jc w:val="center"/>
              <w:rPr>
                <w:b/>
              </w:rPr>
            </w:pPr>
          </w:p>
        </w:tc>
        <w:tc>
          <w:tcPr>
            <w:tcW w:w="1492" w:type="dxa"/>
            <w:vMerge/>
            <w:vAlign w:val="center"/>
          </w:tcPr>
          <w:p w14:paraId="1FB67CB3" w14:textId="77777777" w:rsidR="005937F2" w:rsidRPr="00D55A0E" w:rsidRDefault="005937F2" w:rsidP="008B3D07">
            <w:pPr>
              <w:pStyle w:val="Caption"/>
              <w:spacing w:line="360" w:lineRule="auto"/>
              <w:jc w:val="center"/>
              <w:rPr>
                <w:b/>
              </w:rPr>
            </w:pPr>
          </w:p>
        </w:tc>
        <w:tc>
          <w:tcPr>
            <w:tcW w:w="771" w:type="dxa"/>
            <w:vMerge/>
            <w:vAlign w:val="center"/>
          </w:tcPr>
          <w:p w14:paraId="36DA97C0" w14:textId="77777777" w:rsidR="005937F2" w:rsidRPr="00D55A0E" w:rsidRDefault="005937F2" w:rsidP="008B3D07">
            <w:pPr>
              <w:pStyle w:val="Caption"/>
              <w:spacing w:line="360" w:lineRule="auto"/>
              <w:jc w:val="center"/>
              <w:rPr>
                <w:b/>
              </w:rPr>
            </w:pPr>
          </w:p>
        </w:tc>
        <w:tc>
          <w:tcPr>
            <w:tcW w:w="771" w:type="dxa"/>
            <w:vMerge/>
            <w:vAlign w:val="center"/>
          </w:tcPr>
          <w:p w14:paraId="7AFC677B" w14:textId="77777777" w:rsidR="005937F2" w:rsidRPr="00D55A0E" w:rsidRDefault="005937F2" w:rsidP="008B3D07">
            <w:pPr>
              <w:pStyle w:val="Caption"/>
              <w:spacing w:line="360" w:lineRule="auto"/>
              <w:jc w:val="center"/>
              <w:rPr>
                <w:b/>
              </w:rPr>
            </w:pPr>
          </w:p>
        </w:tc>
        <w:tc>
          <w:tcPr>
            <w:tcW w:w="964" w:type="dxa"/>
            <w:vAlign w:val="center"/>
          </w:tcPr>
          <w:p w14:paraId="401AC581" w14:textId="77777777" w:rsidR="005937F2" w:rsidRPr="00D55A0E" w:rsidRDefault="005937F2" w:rsidP="008B3D07">
            <w:pPr>
              <w:pStyle w:val="Caption"/>
              <w:spacing w:line="360" w:lineRule="auto"/>
              <w:jc w:val="center"/>
              <w:rPr>
                <w:b/>
              </w:rPr>
            </w:pPr>
            <w:r w:rsidRPr="00D55A0E">
              <w:rPr>
                <w:b/>
              </w:rPr>
              <w:t>M</w:t>
            </w:r>
          </w:p>
        </w:tc>
        <w:tc>
          <w:tcPr>
            <w:tcW w:w="837" w:type="dxa"/>
            <w:vAlign w:val="center"/>
          </w:tcPr>
          <w:p w14:paraId="5E17CE63" w14:textId="77777777" w:rsidR="005937F2" w:rsidRPr="00D55A0E" w:rsidRDefault="005937F2" w:rsidP="008B3D07">
            <w:pPr>
              <w:pStyle w:val="Caption"/>
              <w:spacing w:line="360" w:lineRule="auto"/>
              <w:jc w:val="center"/>
              <w:rPr>
                <w:b/>
              </w:rPr>
            </w:pPr>
            <w:r w:rsidRPr="00D55A0E">
              <w:rPr>
                <w:b/>
              </w:rPr>
              <w:t>F</w:t>
            </w:r>
          </w:p>
        </w:tc>
        <w:tc>
          <w:tcPr>
            <w:tcW w:w="1219" w:type="dxa"/>
            <w:vAlign w:val="center"/>
          </w:tcPr>
          <w:p w14:paraId="525594B7" w14:textId="77777777" w:rsidR="005937F2" w:rsidRPr="00D55A0E" w:rsidRDefault="005937F2" w:rsidP="008B3D07">
            <w:pPr>
              <w:pStyle w:val="Caption"/>
              <w:spacing w:line="360" w:lineRule="auto"/>
              <w:jc w:val="center"/>
              <w:rPr>
                <w:b/>
              </w:rPr>
            </w:pPr>
            <w:r w:rsidRPr="00D55A0E">
              <w:rPr>
                <w:b/>
              </w:rPr>
              <w:t>M</w:t>
            </w:r>
          </w:p>
        </w:tc>
        <w:tc>
          <w:tcPr>
            <w:tcW w:w="1220" w:type="dxa"/>
            <w:vAlign w:val="center"/>
          </w:tcPr>
          <w:p w14:paraId="383707C6" w14:textId="77777777" w:rsidR="005937F2" w:rsidRPr="00D55A0E" w:rsidRDefault="005937F2" w:rsidP="008B3D07">
            <w:pPr>
              <w:pStyle w:val="Caption"/>
              <w:spacing w:line="360" w:lineRule="auto"/>
              <w:jc w:val="center"/>
              <w:rPr>
                <w:b/>
              </w:rPr>
            </w:pPr>
            <w:r w:rsidRPr="00D55A0E">
              <w:rPr>
                <w:b/>
              </w:rPr>
              <w:t>F</w:t>
            </w:r>
          </w:p>
        </w:tc>
        <w:tc>
          <w:tcPr>
            <w:tcW w:w="876" w:type="dxa"/>
            <w:vAlign w:val="center"/>
          </w:tcPr>
          <w:p w14:paraId="323201DC" w14:textId="77777777" w:rsidR="005937F2" w:rsidRPr="00D55A0E" w:rsidRDefault="005937F2" w:rsidP="008B3D07">
            <w:pPr>
              <w:pStyle w:val="Caption"/>
              <w:spacing w:line="360" w:lineRule="auto"/>
              <w:jc w:val="center"/>
              <w:rPr>
                <w:b/>
              </w:rPr>
            </w:pPr>
            <w:r w:rsidRPr="00D55A0E">
              <w:rPr>
                <w:b/>
              </w:rPr>
              <w:t>M</w:t>
            </w:r>
          </w:p>
        </w:tc>
        <w:tc>
          <w:tcPr>
            <w:tcW w:w="876" w:type="dxa"/>
            <w:vAlign w:val="center"/>
          </w:tcPr>
          <w:p w14:paraId="437E20F9" w14:textId="77777777" w:rsidR="005937F2" w:rsidRPr="00D55A0E" w:rsidRDefault="005937F2" w:rsidP="008B3D07">
            <w:pPr>
              <w:pStyle w:val="Caption"/>
              <w:spacing w:line="360" w:lineRule="auto"/>
              <w:jc w:val="center"/>
              <w:rPr>
                <w:b/>
              </w:rPr>
            </w:pPr>
            <w:r w:rsidRPr="00D55A0E">
              <w:rPr>
                <w:b/>
              </w:rPr>
              <w:t>F</w:t>
            </w:r>
          </w:p>
        </w:tc>
      </w:tr>
      <w:tr w:rsidR="00E2026F" w14:paraId="650BAA17" w14:textId="77777777" w:rsidTr="00C14891">
        <w:trPr>
          <w:trHeight w:val="1808"/>
        </w:trPr>
        <w:tc>
          <w:tcPr>
            <w:tcW w:w="2885" w:type="dxa"/>
            <w:vAlign w:val="center"/>
          </w:tcPr>
          <w:p w14:paraId="6C4E1F18" w14:textId="77777777" w:rsidR="005937F2" w:rsidRDefault="005937F2" w:rsidP="008B3D07">
            <w:pPr>
              <w:pStyle w:val="Caption"/>
              <w:spacing w:line="360" w:lineRule="auto"/>
            </w:pPr>
            <w:r w:rsidRPr="004906F5">
              <w:t>West Coast of US</w:t>
            </w:r>
            <w:r>
              <w:t xml:space="preserve"> </w:t>
            </w:r>
            <w:r>
              <w:fldChar w:fldCharType="begin" w:fldLock="1"/>
            </w:r>
            <w:r>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fldChar w:fldCharType="separate"/>
            </w:r>
            <w:r w:rsidRPr="00EC5D55">
              <w:rPr>
                <w:noProof/>
              </w:rPr>
              <w:t>(Johnson et al., 2015)</w:t>
            </w:r>
            <w:r>
              <w:fldChar w:fldCharType="end"/>
            </w:r>
          </w:p>
        </w:tc>
        <w:tc>
          <w:tcPr>
            <w:tcW w:w="1492" w:type="dxa"/>
          </w:tcPr>
          <w:p w14:paraId="0C0BD81A" w14:textId="77777777" w:rsidR="005937F2" w:rsidRDefault="005937F2" w:rsidP="008B3D07">
            <w:pPr>
              <w:pStyle w:val="Caption"/>
              <w:spacing w:line="360" w:lineRule="auto"/>
            </w:pPr>
            <w:r>
              <w:t>Trawl on chartered commercial fishing vessels</w:t>
            </w:r>
          </w:p>
        </w:tc>
        <w:tc>
          <w:tcPr>
            <w:tcW w:w="771" w:type="dxa"/>
            <w:vAlign w:val="center"/>
          </w:tcPr>
          <w:p w14:paraId="3D6E2501" w14:textId="7F761584" w:rsidR="005937F2" w:rsidRDefault="00311F47" w:rsidP="008B3D07">
            <w:pPr>
              <w:pStyle w:val="Caption"/>
              <w:spacing w:line="360" w:lineRule="auto"/>
            </w:pPr>
            <w:r>
              <w:t>4056</w:t>
            </w:r>
          </w:p>
        </w:tc>
        <w:tc>
          <w:tcPr>
            <w:tcW w:w="771" w:type="dxa"/>
            <w:vAlign w:val="center"/>
          </w:tcPr>
          <w:p w14:paraId="458E5CBF" w14:textId="280C6BAB" w:rsidR="005937F2" w:rsidRDefault="00311F47" w:rsidP="008B3D07">
            <w:pPr>
              <w:pStyle w:val="Caption"/>
              <w:spacing w:line="360" w:lineRule="auto"/>
            </w:pPr>
            <w:r>
              <w:t>4183</w:t>
            </w:r>
          </w:p>
        </w:tc>
        <w:tc>
          <w:tcPr>
            <w:tcW w:w="964" w:type="dxa"/>
            <w:vAlign w:val="center"/>
          </w:tcPr>
          <w:p w14:paraId="0188ECDF" w14:textId="2AF4476C" w:rsidR="005937F2" w:rsidRDefault="00287B91" w:rsidP="008B3D07">
            <w:pPr>
              <w:pStyle w:val="Caption"/>
              <w:spacing w:line="360" w:lineRule="auto"/>
            </w:pPr>
            <w:r>
              <w:t>57</w:t>
            </w:r>
          </w:p>
        </w:tc>
        <w:tc>
          <w:tcPr>
            <w:tcW w:w="837" w:type="dxa"/>
            <w:vAlign w:val="center"/>
          </w:tcPr>
          <w:p w14:paraId="7CF3E68C" w14:textId="38C04DE3" w:rsidR="005937F2" w:rsidRDefault="00287B91" w:rsidP="008B3D07">
            <w:pPr>
              <w:pStyle w:val="Caption"/>
              <w:spacing w:line="360" w:lineRule="auto"/>
            </w:pPr>
            <w:r>
              <w:t>64</w:t>
            </w:r>
          </w:p>
        </w:tc>
        <w:tc>
          <w:tcPr>
            <w:tcW w:w="1219" w:type="dxa"/>
            <w:vAlign w:val="center"/>
          </w:tcPr>
          <w:p w14:paraId="33E08A43" w14:textId="5680EBC4" w:rsidR="005937F2" w:rsidRDefault="006610ED" w:rsidP="008B3D07">
            <w:pPr>
              <w:pStyle w:val="Caption"/>
              <w:spacing w:line="360" w:lineRule="auto"/>
            </w:pPr>
            <w:r>
              <w:t>0.41</w:t>
            </w:r>
          </w:p>
        </w:tc>
        <w:tc>
          <w:tcPr>
            <w:tcW w:w="1220" w:type="dxa"/>
            <w:vAlign w:val="center"/>
          </w:tcPr>
          <w:p w14:paraId="48250607" w14:textId="4478DCB3" w:rsidR="005937F2" w:rsidRDefault="006610ED" w:rsidP="008B3D07">
            <w:pPr>
              <w:pStyle w:val="Caption"/>
              <w:spacing w:line="360" w:lineRule="auto"/>
            </w:pPr>
            <w:r>
              <w:t>0.32</w:t>
            </w:r>
          </w:p>
        </w:tc>
        <w:tc>
          <w:tcPr>
            <w:tcW w:w="876" w:type="dxa"/>
            <w:vAlign w:val="center"/>
          </w:tcPr>
          <w:p w14:paraId="4F6524A4" w14:textId="41B06C13" w:rsidR="005937F2" w:rsidRDefault="00287B91" w:rsidP="008B3D07">
            <w:pPr>
              <w:pStyle w:val="Caption"/>
              <w:spacing w:line="360" w:lineRule="auto"/>
            </w:pPr>
            <w:r>
              <w:t>0 (fixed)</w:t>
            </w:r>
          </w:p>
        </w:tc>
        <w:tc>
          <w:tcPr>
            <w:tcW w:w="876" w:type="dxa"/>
            <w:vAlign w:val="center"/>
          </w:tcPr>
          <w:p w14:paraId="763B8935" w14:textId="3D62B4F1" w:rsidR="005937F2" w:rsidRDefault="00287B91" w:rsidP="008B3D07">
            <w:pPr>
              <w:pStyle w:val="Caption"/>
              <w:spacing w:line="360" w:lineRule="auto"/>
            </w:pPr>
            <w:r>
              <w:t>0 (fixed)</w:t>
            </w:r>
          </w:p>
        </w:tc>
      </w:tr>
      <w:tr w:rsidR="00E2026F" w14:paraId="2C4199ED" w14:textId="77777777" w:rsidTr="00C14891">
        <w:trPr>
          <w:trHeight w:val="736"/>
        </w:trPr>
        <w:tc>
          <w:tcPr>
            <w:tcW w:w="2885" w:type="dxa"/>
            <w:vAlign w:val="center"/>
          </w:tcPr>
          <w:p w14:paraId="0B892DAB" w14:textId="77777777" w:rsidR="005937F2" w:rsidRDefault="005937F2" w:rsidP="008B3D07">
            <w:pPr>
              <w:pStyle w:val="Caption"/>
              <w:spacing w:line="360" w:lineRule="auto"/>
            </w:pPr>
            <w:r w:rsidRPr="004906F5">
              <w:t>British Columbia</w:t>
            </w:r>
          </w:p>
        </w:tc>
        <w:tc>
          <w:tcPr>
            <w:tcW w:w="1492" w:type="dxa"/>
          </w:tcPr>
          <w:p w14:paraId="28A9AF85" w14:textId="73433AAB" w:rsidR="005937F2" w:rsidRDefault="00ED2D44" w:rsidP="008B3D07">
            <w:pPr>
              <w:pStyle w:val="Caption"/>
              <w:spacing w:line="360" w:lineRule="auto"/>
            </w:pPr>
            <w:r>
              <w:t>Stratified trap survey</w:t>
            </w:r>
          </w:p>
        </w:tc>
        <w:tc>
          <w:tcPr>
            <w:tcW w:w="771" w:type="dxa"/>
            <w:vAlign w:val="center"/>
          </w:tcPr>
          <w:p w14:paraId="10BF5637" w14:textId="285B015A" w:rsidR="005937F2" w:rsidRDefault="00377CE3" w:rsidP="008B3D07">
            <w:pPr>
              <w:pStyle w:val="Caption"/>
              <w:spacing w:line="360" w:lineRule="auto"/>
            </w:pPr>
            <w:r>
              <w:t>3725</w:t>
            </w:r>
          </w:p>
        </w:tc>
        <w:tc>
          <w:tcPr>
            <w:tcW w:w="771" w:type="dxa"/>
            <w:vAlign w:val="center"/>
          </w:tcPr>
          <w:p w14:paraId="175B27BE" w14:textId="5E5C2BE2" w:rsidR="005937F2" w:rsidRDefault="00377CE3" w:rsidP="008B3D07">
            <w:pPr>
              <w:pStyle w:val="Caption"/>
              <w:spacing w:line="360" w:lineRule="auto"/>
            </w:pPr>
            <w:r>
              <w:t>4514</w:t>
            </w:r>
          </w:p>
        </w:tc>
        <w:tc>
          <w:tcPr>
            <w:tcW w:w="964" w:type="dxa"/>
            <w:vAlign w:val="center"/>
          </w:tcPr>
          <w:p w14:paraId="1F105A80" w14:textId="1D54B6D4" w:rsidR="005937F2" w:rsidRDefault="005937F2" w:rsidP="008B3D07">
            <w:pPr>
              <w:pStyle w:val="Caption"/>
              <w:spacing w:line="360" w:lineRule="auto"/>
            </w:pPr>
            <w:r>
              <w:t>68.99</w:t>
            </w:r>
          </w:p>
        </w:tc>
        <w:tc>
          <w:tcPr>
            <w:tcW w:w="837" w:type="dxa"/>
            <w:vAlign w:val="center"/>
          </w:tcPr>
          <w:p w14:paraId="516C9600" w14:textId="0ACFD923" w:rsidR="005937F2" w:rsidRDefault="005937F2" w:rsidP="008B3D07">
            <w:pPr>
              <w:pStyle w:val="Caption"/>
              <w:spacing w:line="360" w:lineRule="auto"/>
            </w:pPr>
            <w:r>
              <w:t>72.00</w:t>
            </w:r>
          </w:p>
        </w:tc>
        <w:tc>
          <w:tcPr>
            <w:tcW w:w="1219" w:type="dxa"/>
            <w:vAlign w:val="center"/>
          </w:tcPr>
          <w:p w14:paraId="4DC34C00" w14:textId="7E591EEA" w:rsidR="005937F2" w:rsidRDefault="005937F2" w:rsidP="008B3D07">
            <w:pPr>
              <w:pStyle w:val="Caption"/>
              <w:spacing w:line="360" w:lineRule="auto"/>
            </w:pPr>
            <w:r>
              <w:t>0.29</w:t>
            </w:r>
          </w:p>
        </w:tc>
        <w:tc>
          <w:tcPr>
            <w:tcW w:w="1220" w:type="dxa"/>
            <w:vAlign w:val="center"/>
          </w:tcPr>
          <w:p w14:paraId="58477936" w14:textId="42302611" w:rsidR="005937F2" w:rsidRDefault="005937F2" w:rsidP="008B3D07">
            <w:pPr>
              <w:pStyle w:val="Caption"/>
              <w:spacing w:line="360" w:lineRule="auto"/>
            </w:pPr>
            <w:r>
              <w:t>0.25</w:t>
            </w:r>
          </w:p>
        </w:tc>
        <w:tc>
          <w:tcPr>
            <w:tcW w:w="876" w:type="dxa"/>
            <w:vAlign w:val="center"/>
          </w:tcPr>
          <w:p w14:paraId="4901E4F5" w14:textId="5286A1C8" w:rsidR="005937F2" w:rsidRDefault="005937F2" w:rsidP="008B3D07">
            <w:pPr>
              <w:pStyle w:val="Caption"/>
              <w:spacing w:line="360" w:lineRule="auto"/>
            </w:pPr>
            <w:r>
              <w:t>32.50</w:t>
            </w:r>
          </w:p>
        </w:tc>
        <w:tc>
          <w:tcPr>
            <w:tcW w:w="876" w:type="dxa"/>
            <w:vAlign w:val="center"/>
          </w:tcPr>
          <w:p w14:paraId="68B96AC3" w14:textId="4DE6A703" w:rsidR="005937F2" w:rsidRDefault="005937F2" w:rsidP="008B3D07">
            <w:pPr>
              <w:pStyle w:val="Caption"/>
              <w:spacing w:line="360" w:lineRule="auto"/>
            </w:pPr>
            <w:r>
              <w:t>32.50</w:t>
            </w:r>
          </w:p>
        </w:tc>
      </w:tr>
      <w:tr w:rsidR="00E2026F" w14:paraId="2D5280CD" w14:textId="77777777" w:rsidTr="00C14891">
        <w:trPr>
          <w:trHeight w:val="1792"/>
        </w:trPr>
        <w:tc>
          <w:tcPr>
            <w:tcW w:w="2885" w:type="dxa"/>
            <w:vAlign w:val="center"/>
          </w:tcPr>
          <w:p w14:paraId="6BBADFD4" w14:textId="76D72E42" w:rsidR="005937F2" w:rsidRDefault="005937F2" w:rsidP="008B3D07">
            <w:pPr>
              <w:pStyle w:val="Caption"/>
              <w:spacing w:line="360" w:lineRule="auto"/>
            </w:pPr>
            <w:r w:rsidRPr="004906F5">
              <w:t>Alaska</w:t>
            </w:r>
            <w:r>
              <w:t xml:space="preserve"> Federal </w:t>
            </w:r>
            <w:r>
              <w:fldChar w:fldCharType="begin" w:fldLock="1"/>
            </w:r>
            <w:r w:rsidR="00C14891">
              <w:instrText>ADDIN CSL_CITATION {"citationItems":[{"id":"ITEM-1","itemData":{"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December 2015","issued":{"date-parts":[["2015"]]},"page":"576-717","title":"Assessment of the sablefish stock in Alaska","type":"article-journal","volume":"2014"},"uris":["http://www.mendeley.com/documents/?uuid=edb12ed7-a488-41a7-8287-3b3faf47a1e4"]}],"mendeley":{"formattedCitation":"(Dana H Hanselman et al., 2015)","manualFormatting":"(Hanselman et al., 2015)","plainTextFormattedCitation":"(Dana H Hanselman et al., 2015)","previouslyFormattedCitation":"(Dana H Hanselman et al., 2015)"},"properties":{"noteIndex":0},"schema":"https://github.com/citation-style-language/schema/raw/master/csl-citation.json"}</w:instrText>
            </w:r>
            <w:r>
              <w:fldChar w:fldCharType="separate"/>
            </w:r>
            <w:r w:rsidRPr="00EC5D55">
              <w:rPr>
                <w:noProof/>
              </w:rPr>
              <w:t>(Hanselman et al., 2015)</w:t>
            </w:r>
            <w:r>
              <w:fldChar w:fldCharType="end"/>
            </w:r>
          </w:p>
        </w:tc>
        <w:tc>
          <w:tcPr>
            <w:tcW w:w="1492" w:type="dxa"/>
          </w:tcPr>
          <w:p w14:paraId="7B29B3D6" w14:textId="77777777" w:rsidR="005937F2" w:rsidRDefault="005937F2" w:rsidP="008B3D07">
            <w:pPr>
              <w:pStyle w:val="Caption"/>
              <w:spacing w:line="360" w:lineRule="auto"/>
            </w:pPr>
            <w:r>
              <w:t>Longline on chartered commercial fishing vessels</w:t>
            </w:r>
          </w:p>
        </w:tc>
        <w:tc>
          <w:tcPr>
            <w:tcW w:w="771" w:type="dxa"/>
            <w:vAlign w:val="center"/>
          </w:tcPr>
          <w:p w14:paraId="09E50145" w14:textId="00071CCD" w:rsidR="005937F2" w:rsidRDefault="00377CE3" w:rsidP="008B3D07">
            <w:pPr>
              <w:pStyle w:val="Caption"/>
              <w:spacing w:line="360" w:lineRule="auto"/>
            </w:pPr>
            <w:r>
              <w:t>3531</w:t>
            </w:r>
          </w:p>
        </w:tc>
        <w:tc>
          <w:tcPr>
            <w:tcW w:w="771" w:type="dxa"/>
            <w:vAlign w:val="center"/>
          </w:tcPr>
          <w:p w14:paraId="316E7687" w14:textId="1BD70FB3" w:rsidR="005937F2" w:rsidRDefault="00377CE3" w:rsidP="008B3D07">
            <w:pPr>
              <w:pStyle w:val="Caption"/>
              <w:spacing w:line="360" w:lineRule="auto"/>
            </w:pPr>
            <w:r>
              <w:t>4551</w:t>
            </w:r>
          </w:p>
        </w:tc>
        <w:tc>
          <w:tcPr>
            <w:tcW w:w="964" w:type="dxa"/>
            <w:vAlign w:val="center"/>
          </w:tcPr>
          <w:p w14:paraId="51A0515A" w14:textId="43434E72" w:rsidR="005937F2" w:rsidRDefault="00E2026F" w:rsidP="008B3D07">
            <w:pPr>
              <w:pStyle w:val="Caption"/>
              <w:spacing w:line="360" w:lineRule="auto"/>
            </w:pPr>
            <w:r>
              <w:t>*</w:t>
            </w:r>
            <w:r w:rsidR="005937F2">
              <w:t>67.8</w:t>
            </w:r>
          </w:p>
          <w:p w14:paraId="75C5F74D" w14:textId="5CA8A324" w:rsidR="00E2026F" w:rsidRPr="00E2026F" w:rsidRDefault="00E2026F" w:rsidP="008B3D07">
            <w:pPr>
              <w:spacing w:line="360" w:lineRule="auto"/>
            </w:pPr>
            <w:r>
              <w:t>⁑65.3</w:t>
            </w:r>
          </w:p>
        </w:tc>
        <w:tc>
          <w:tcPr>
            <w:tcW w:w="837" w:type="dxa"/>
            <w:vAlign w:val="center"/>
          </w:tcPr>
          <w:p w14:paraId="0721E340" w14:textId="082547A8" w:rsidR="005937F2" w:rsidRDefault="00E2026F" w:rsidP="008B3D07">
            <w:pPr>
              <w:pStyle w:val="Caption"/>
              <w:spacing w:line="360" w:lineRule="auto"/>
            </w:pPr>
            <w:r>
              <w:t>*</w:t>
            </w:r>
            <w:r w:rsidR="005937F2">
              <w:t>80.2</w:t>
            </w:r>
          </w:p>
          <w:p w14:paraId="46AD3225" w14:textId="7844AA87" w:rsidR="00E2026F" w:rsidRPr="00E2026F" w:rsidRDefault="00E2026F" w:rsidP="008B3D07">
            <w:pPr>
              <w:spacing w:line="360" w:lineRule="auto"/>
            </w:pPr>
            <w:r>
              <w:t>⁑75.6</w:t>
            </w:r>
          </w:p>
        </w:tc>
        <w:tc>
          <w:tcPr>
            <w:tcW w:w="1219" w:type="dxa"/>
            <w:vAlign w:val="center"/>
          </w:tcPr>
          <w:p w14:paraId="5B4A8091" w14:textId="77777777" w:rsidR="005937F2" w:rsidRDefault="00E2026F" w:rsidP="008B3D07">
            <w:pPr>
              <w:pStyle w:val="Caption"/>
              <w:spacing w:line="360" w:lineRule="auto"/>
            </w:pPr>
            <w:r>
              <w:t>*</w:t>
            </w:r>
            <w:r w:rsidR="005937F2">
              <w:t>0.29</w:t>
            </w:r>
          </w:p>
          <w:p w14:paraId="7D6981F1" w14:textId="20393E04" w:rsidR="00E2026F" w:rsidRPr="00E2026F" w:rsidRDefault="00E2026F" w:rsidP="008B3D07">
            <w:pPr>
              <w:spacing w:line="360" w:lineRule="auto"/>
            </w:pPr>
            <w:r>
              <w:t>⁑0.28</w:t>
            </w:r>
          </w:p>
        </w:tc>
        <w:tc>
          <w:tcPr>
            <w:tcW w:w="1220" w:type="dxa"/>
            <w:vAlign w:val="center"/>
          </w:tcPr>
          <w:p w14:paraId="3F4049DE" w14:textId="77777777" w:rsidR="005937F2" w:rsidRDefault="00E2026F" w:rsidP="008B3D07">
            <w:pPr>
              <w:pStyle w:val="Caption"/>
              <w:spacing w:line="360" w:lineRule="auto"/>
            </w:pPr>
            <w:r>
              <w:t>*</w:t>
            </w:r>
            <w:r w:rsidR="005937F2">
              <w:t>0.22</w:t>
            </w:r>
          </w:p>
          <w:p w14:paraId="53AAE5D9" w14:textId="18E0C978" w:rsidR="00E2026F" w:rsidRPr="00E2026F" w:rsidRDefault="00E2026F" w:rsidP="008B3D07">
            <w:pPr>
              <w:spacing w:line="360" w:lineRule="auto"/>
            </w:pPr>
            <w:r>
              <w:t>⁑0.21</w:t>
            </w:r>
          </w:p>
        </w:tc>
        <w:tc>
          <w:tcPr>
            <w:tcW w:w="876" w:type="dxa"/>
            <w:vAlign w:val="center"/>
          </w:tcPr>
          <w:p w14:paraId="5E4093DE" w14:textId="46029947" w:rsidR="00E2026F" w:rsidRPr="00E2026F" w:rsidRDefault="00E2026F" w:rsidP="008B3D07">
            <w:pPr>
              <w:pStyle w:val="Caption"/>
              <w:spacing w:line="360" w:lineRule="auto"/>
            </w:pPr>
            <w:r>
              <w:t>*⁑</w:t>
            </w:r>
            <w:r w:rsidR="005937F2">
              <w:t>2.27</w:t>
            </w:r>
          </w:p>
        </w:tc>
        <w:tc>
          <w:tcPr>
            <w:tcW w:w="876" w:type="dxa"/>
            <w:vAlign w:val="center"/>
          </w:tcPr>
          <w:p w14:paraId="6E7583E9" w14:textId="537526BC" w:rsidR="005937F2" w:rsidRDefault="00E2026F" w:rsidP="008B3D07">
            <w:pPr>
              <w:pStyle w:val="Caption"/>
              <w:spacing w:line="360" w:lineRule="auto"/>
            </w:pPr>
            <w:r>
              <w:t>*⁑</w:t>
            </w:r>
            <w:r w:rsidR="005937F2">
              <w:t>1.95</w:t>
            </w:r>
          </w:p>
        </w:tc>
      </w:tr>
    </w:tbl>
    <w:p w14:paraId="23D13186" w14:textId="33021994" w:rsidR="00E21EB4" w:rsidRPr="00F82EB2" w:rsidRDefault="00E21EB4" w:rsidP="008B3D07">
      <w:pPr>
        <w:pStyle w:val="Heading1"/>
        <w:spacing w:line="360" w:lineRule="auto"/>
      </w:pPr>
      <w:r w:rsidRPr="00F82EB2">
        <w:t>Tables</w:t>
      </w:r>
    </w:p>
    <w:p w14:paraId="7AE28D7B" w14:textId="2FC57441" w:rsidR="00416528" w:rsidRDefault="00B94D25" w:rsidP="008B3D07">
      <w:pPr>
        <w:pStyle w:val="Caption"/>
        <w:spacing w:line="360" w:lineRule="auto"/>
      </w:pPr>
      <w:bookmarkStart w:id="144" w:name="_Ref525720559"/>
      <w:r>
        <w:t xml:space="preserve">Table </w:t>
      </w:r>
      <w:r w:rsidR="00997CA2">
        <w:rPr>
          <w:noProof/>
        </w:rPr>
        <w:fldChar w:fldCharType="begin"/>
      </w:r>
      <w:r w:rsidR="00997CA2">
        <w:rPr>
          <w:noProof/>
        </w:rPr>
        <w:instrText xml:space="preserve"> SEQ Table \* ARABIC </w:instrText>
      </w:r>
      <w:r w:rsidR="00997CA2">
        <w:rPr>
          <w:noProof/>
        </w:rPr>
        <w:fldChar w:fldCharType="separate"/>
      </w:r>
      <w:r w:rsidR="003640BA">
        <w:rPr>
          <w:noProof/>
        </w:rPr>
        <w:t>2</w:t>
      </w:r>
      <w:r w:rsidR="00997CA2">
        <w:rPr>
          <w:noProof/>
        </w:rPr>
        <w:fldChar w:fldCharType="end"/>
      </w:r>
      <w:bookmarkEnd w:id="144"/>
      <w:r>
        <w:t xml:space="preserve">. </w:t>
      </w:r>
      <w:r w:rsidR="00416528" w:rsidRPr="004906F5">
        <w:t xml:space="preserve">Overview of </w:t>
      </w:r>
      <w:r w:rsidR="00390CEC">
        <w:t>survey methods</w:t>
      </w:r>
      <w:r w:rsidR="000C2205">
        <w:t>, data available</w:t>
      </w:r>
      <w:r w:rsidR="00390CEC">
        <w:t xml:space="preserve"> and </w:t>
      </w:r>
      <w:r w:rsidR="00416528" w:rsidRPr="004906F5">
        <w:t>most recent</w:t>
      </w:r>
      <w:r w:rsidR="00135ED3">
        <w:t xml:space="preserve"> VBGF</w:t>
      </w:r>
      <w:r w:rsidR="00416528" w:rsidRPr="004906F5">
        <w:t xml:space="preserve"> parameters used for sablefish in stock assessments.</w:t>
      </w:r>
      <w:r w:rsidR="003E6E79">
        <w:t xml:space="preserve"> </w:t>
      </w:r>
      <w:r w:rsidR="00E2026F">
        <w:t xml:space="preserve">*Time-blocked VBGF parameters </w:t>
      </w:r>
      <w:r w:rsidR="001770D8">
        <w:t xml:space="preserve">for AK Federal assessment </w:t>
      </w:r>
      <w:r w:rsidR="00E2026F">
        <w:t xml:space="preserve">1996-current; ⁑Time-blocked VBGF parameters from 1960-1995 </w:t>
      </w:r>
      <w:r w:rsidR="00E2026F">
        <w:fldChar w:fldCharType="begin" w:fldLock="1"/>
      </w:r>
      <w:r w:rsidR="00E237EF">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E2026F">
        <w:fldChar w:fldCharType="separate"/>
      </w:r>
      <w:r w:rsidR="00E2026F" w:rsidRPr="00E2026F">
        <w:rPr>
          <w:noProof/>
        </w:rPr>
        <w:t>(Hanselman et al., 2017)</w:t>
      </w:r>
      <w:r w:rsidR="00E2026F">
        <w:fldChar w:fldCharType="end"/>
      </w:r>
      <w:r w:rsidR="00E2026F">
        <w:t>.</w:t>
      </w:r>
    </w:p>
    <w:p w14:paraId="542FB25E" w14:textId="064D04BF" w:rsidR="00BB02E4" w:rsidRDefault="006610ED" w:rsidP="008B3D07">
      <w:pPr>
        <w:pStyle w:val="Caption"/>
        <w:spacing w:line="360" w:lineRule="auto"/>
      </w:pPr>
      <w:r>
        <w:t xml:space="preserve">*The WC </w:t>
      </w:r>
      <w:r w:rsidR="00506197">
        <w:t>assessment,</w:t>
      </w:r>
      <w:r>
        <w:t xml:space="preserve"> which is written in Stock Synthesis, does not specify </w:t>
      </w:r>
      <w:r w:rsidR="00BE6203" w:rsidRPr="00ED2D44">
        <w:t>L</w:t>
      </w:r>
      <w:r w:rsidR="00BE6203" w:rsidRPr="00ED2D44">
        <w:rPr>
          <w:vertAlign w:val="subscript"/>
        </w:rPr>
        <w:t>∞</w:t>
      </w:r>
      <w:r w:rsidR="00BE6203" w:rsidRPr="00ED2D44">
        <w:t xml:space="preserve"> nor t0, but instead an age-length key</w:t>
      </w:r>
      <w:r w:rsidR="00506197">
        <w:t xml:space="preserve"> (with values for minimum and maximum length and ages).</w:t>
      </w:r>
      <w:r w:rsidR="00BE6203" w:rsidRPr="00ED2D44">
        <w:t xml:space="preserve"> Values were back-converted for presentation here</w:t>
      </w:r>
      <w:r w:rsidR="00BE6203" w:rsidRPr="00377CE3">
        <w:t>.</w:t>
      </w:r>
    </w:p>
    <w:p w14:paraId="6C039E4A" w14:textId="77777777" w:rsidR="00F33728" w:rsidRPr="00F33728" w:rsidRDefault="00F33728" w:rsidP="008B3D07">
      <w:pPr>
        <w:spacing w:line="360" w:lineRule="auto"/>
      </w:pPr>
    </w:p>
    <w:tbl>
      <w:tblPr>
        <w:tblStyle w:val="TableGrid"/>
        <w:tblW w:w="0" w:type="auto"/>
        <w:tblLook w:val="04A0" w:firstRow="1" w:lastRow="0" w:firstColumn="1" w:lastColumn="0" w:noHBand="0" w:noVBand="1"/>
      </w:tblPr>
      <w:tblGrid>
        <w:gridCol w:w="1704"/>
        <w:gridCol w:w="1488"/>
        <w:gridCol w:w="1694"/>
      </w:tblGrid>
      <w:tr w:rsidR="00F33728" w14:paraId="5896851C" w14:textId="77777777" w:rsidTr="00C30B09">
        <w:tc>
          <w:tcPr>
            <w:tcW w:w="1704" w:type="dxa"/>
          </w:tcPr>
          <w:p w14:paraId="3F7D7E6B" w14:textId="7D9E1DED" w:rsidR="00F33728" w:rsidRDefault="00F33728" w:rsidP="008B3D07">
            <w:pPr>
              <w:spacing w:line="360" w:lineRule="auto"/>
            </w:pPr>
            <w:r>
              <w:t>Predictor</w:t>
            </w:r>
          </w:p>
        </w:tc>
        <w:tc>
          <w:tcPr>
            <w:tcW w:w="1488" w:type="dxa"/>
          </w:tcPr>
          <w:p w14:paraId="5A324D33" w14:textId="2A5BA7D9" w:rsidR="00F33728" w:rsidRDefault="00F33728" w:rsidP="008B3D07">
            <w:pPr>
              <w:spacing w:line="360" w:lineRule="auto"/>
            </w:pPr>
            <w:r>
              <w:t>Estimated Degrees of Freedom</w:t>
            </w:r>
          </w:p>
        </w:tc>
        <w:tc>
          <w:tcPr>
            <w:tcW w:w="1694" w:type="dxa"/>
          </w:tcPr>
          <w:p w14:paraId="4C6791EE" w14:textId="63554B30" w:rsidR="00F33728" w:rsidRDefault="00F33728" w:rsidP="008B3D07">
            <w:pPr>
              <w:spacing w:line="360" w:lineRule="auto"/>
            </w:pPr>
            <w:r>
              <w:t>Proposed Breaks</w:t>
            </w:r>
          </w:p>
        </w:tc>
      </w:tr>
      <w:tr w:rsidR="00F33728" w14:paraId="19C8D087" w14:textId="77777777" w:rsidTr="00C30B09">
        <w:tc>
          <w:tcPr>
            <w:tcW w:w="1704" w:type="dxa"/>
          </w:tcPr>
          <w:p w14:paraId="217D5A04" w14:textId="53EBE6B7" w:rsidR="00F33728" w:rsidRDefault="00F33728" w:rsidP="008B3D07">
            <w:pPr>
              <w:spacing w:line="360" w:lineRule="auto"/>
            </w:pPr>
            <w:r>
              <w:t>s(Year)</w:t>
            </w:r>
          </w:p>
        </w:tc>
        <w:tc>
          <w:tcPr>
            <w:tcW w:w="1488" w:type="dxa"/>
          </w:tcPr>
          <w:p w14:paraId="62DA6B5B" w14:textId="532958D5" w:rsidR="00F33728" w:rsidRDefault="00F33728" w:rsidP="008B3D07">
            <w:pPr>
              <w:spacing w:line="360" w:lineRule="auto"/>
            </w:pPr>
            <w:r>
              <w:t>7.984</w:t>
            </w:r>
          </w:p>
        </w:tc>
        <w:tc>
          <w:tcPr>
            <w:tcW w:w="1694" w:type="dxa"/>
          </w:tcPr>
          <w:p w14:paraId="60F312EF" w14:textId="56C8726C" w:rsidR="00F33728" w:rsidRDefault="00F33728" w:rsidP="008B3D07">
            <w:pPr>
              <w:spacing w:line="360" w:lineRule="auto"/>
            </w:pPr>
            <w:r>
              <w:t>2004, 2005</w:t>
            </w:r>
          </w:p>
        </w:tc>
      </w:tr>
      <w:tr w:rsidR="00F33728" w14:paraId="2A279918" w14:textId="77777777" w:rsidTr="00C30B09">
        <w:tc>
          <w:tcPr>
            <w:tcW w:w="1704" w:type="dxa"/>
          </w:tcPr>
          <w:p w14:paraId="47F4875C" w14:textId="2449E039" w:rsidR="00F33728" w:rsidRDefault="00F33728" w:rsidP="008B3D07">
            <w:pPr>
              <w:spacing w:line="360" w:lineRule="auto"/>
            </w:pPr>
            <w:r>
              <w:t>s(Latitude)</w:t>
            </w:r>
          </w:p>
        </w:tc>
        <w:tc>
          <w:tcPr>
            <w:tcW w:w="1488" w:type="dxa"/>
          </w:tcPr>
          <w:p w14:paraId="1626530E" w14:textId="1C99B485" w:rsidR="00F33728" w:rsidRDefault="00F33728" w:rsidP="008B3D07">
            <w:pPr>
              <w:spacing w:line="360" w:lineRule="auto"/>
            </w:pPr>
            <w:r>
              <w:t>8.888</w:t>
            </w:r>
          </w:p>
        </w:tc>
        <w:tc>
          <w:tcPr>
            <w:tcW w:w="1694" w:type="dxa"/>
          </w:tcPr>
          <w:p w14:paraId="0AF9B6BB" w14:textId="70555EE4" w:rsidR="00F33728" w:rsidRDefault="00F33728" w:rsidP="008B3D07">
            <w:pPr>
              <w:spacing w:line="360" w:lineRule="auto"/>
            </w:pPr>
            <w:r>
              <w:t>48˚ to 50˚N</w:t>
            </w:r>
          </w:p>
        </w:tc>
      </w:tr>
    </w:tbl>
    <w:p w14:paraId="681FBC1D" w14:textId="23565373" w:rsidR="00E20C70" w:rsidRDefault="00E20C70" w:rsidP="008B3D07">
      <w:pPr>
        <w:pStyle w:val="Caption"/>
        <w:spacing w:line="360" w:lineRule="auto"/>
        <w:sectPr w:rsidR="00E20C70" w:rsidSect="00E04E95">
          <w:pgSz w:w="12240" w:h="15840"/>
          <w:pgMar w:top="1440" w:right="1440" w:bottom="1440" w:left="1440" w:header="720" w:footer="720" w:gutter="0"/>
          <w:cols w:space="720"/>
          <w:docGrid w:linePitch="360"/>
        </w:sectPr>
      </w:pPr>
      <w:r>
        <w:t xml:space="preserve">Table </w:t>
      </w:r>
      <w:r w:rsidR="00B8111C">
        <w:rPr>
          <w:noProof/>
        </w:rPr>
        <w:fldChar w:fldCharType="begin"/>
      </w:r>
      <w:r w:rsidR="00B8111C">
        <w:rPr>
          <w:noProof/>
        </w:rPr>
        <w:instrText xml:space="preserve"> SEQ Table \* ARABIC </w:instrText>
      </w:r>
      <w:r w:rsidR="00B8111C">
        <w:rPr>
          <w:noProof/>
        </w:rPr>
        <w:fldChar w:fldCharType="separate"/>
      </w:r>
      <w:r w:rsidR="003640BA">
        <w:rPr>
          <w:noProof/>
        </w:rPr>
        <w:t>3</w:t>
      </w:r>
      <w:r w:rsidR="00B8111C">
        <w:rPr>
          <w:noProof/>
        </w:rPr>
        <w:fldChar w:fldCharType="end"/>
      </w:r>
      <w:r>
        <w:t xml:space="preserve">. Description of </w:t>
      </w:r>
      <w:r w:rsidR="00C30B09">
        <w:t xml:space="preserve">smoothers </w:t>
      </w:r>
      <w:r>
        <w:t xml:space="preserve">and </w:t>
      </w:r>
      <w:r w:rsidR="00C27622">
        <w:t>values</w:t>
      </w:r>
      <w:r>
        <w:t xml:space="preserve"> along each where the first derivative lay outside the 5</w:t>
      </w:r>
      <w:r w:rsidRPr="00E20C70">
        <w:rPr>
          <w:vertAlign w:val="superscript"/>
        </w:rPr>
        <w:t>th</w:t>
      </w:r>
      <w:r>
        <w:t xml:space="preserve"> to 95</w:t>
      </w:r>
      <w:r w:rsidRPr="00E20C70">
        <w:rPr>
          <w:vertAlign w:val="superscript"/>
        </w:rPr>
        <w:t>th</w:t>
      </w:r>
      <w:r>
        <w:rPr>
          <w:vertAlign w:val="superscript"/>
        </w:rPr>
        <w:t xml:space="preserve"> </w:t>
      </w:r>
      <w:r>
        <w:t xml:space="preserve">percentile.  </w:t>
      </w:r>
    </w:p>
    <w:p w14:paraId="44DAAD3E" w14:textId="77777777" w:rsidR="00BB02E4" w:rsidRPr="004906F5" w:rsidRDefault="00BB02E4" w:rsidP="008B3D07">
      <w:pPr>
        <w:pStyle w:val="Heading1"/>
        <w:spacing w:line="360" w:lineRule="auto"/>
      </w:pPr>
      <w:r w:rsidRPr="004906F5">
        <w:t>References</w:t>
      </w:r>
    </w:p>
    <w:p w14:paraId="3E990E73" w14:textId="7D70C2B2" w:rsidR="00873DA6" w:rsidRPr="00873DA6" w:rsidRDefault="00BB02E4" w:rsidP="00873DA6">
      <w:pPr>
        <w:widowControl w:val="0"/>
        <w:autoSpaceDE w:val="0"/>
        <w:autoSpaceDN w:val="0"/>
        <w:adjustRightInd w:val="0"/>
        <w:spacing w:line="36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873DA6" w:rsidRPr="00873DA6">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10CC39EE"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t>Carruthers, T.R., Walters, C.J., McAllister, M.K., 2012. Evaluating methods that classify fisheries stock status using only fisheries catch data. Fish. Res. 119–120, 66–79. https://doi.org/10.1016/j.fishres.2011.12.011</w:t>
      </w:r>
    </w:p>
    <w:p w14:paraId="05D7255F"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t>Echave, K.B., Hanselman, D.H., Adkison, M.D., Sigler, M.F., 2012. Interdecadal Change in Growth of Sablefish (</w:t>
      </w:r>
      <w:r w:rsidRPr="00873DA6">
        <w:rPr>
          <w:i/>
          <w:iCs/>
          <w:noProof/>
        </w:rPr>
        <w:t>Anoplopoma fimbria</w:t>
      </w:r>
      <w:r w:rsidRPr="00873DA6">
        <w:rPr>
          <w:noProof/>
        </w:rPr>
        <w:t>) in the Northeast Pacific Ocean. Fish. Bull. 110, 361–374.</w:t>
      </w:r>
    </w:p>
    <w:p w14:paraId="29C1730C"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t>Gertseva, V., Matson, S.E., Cope, J., 2017. Spatial growth variability in marine fish: Example from Northeast Pacific groundfish. ICES J. Mar. Sci. 74, 1602–1613. https://doi.org/10.1093/icesjms/fsx016</w:t>
      </w:r>
    </w:p>
    <w:p w14:paraId="7D675C69"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t>Guthery, F.S., Burnham, K.P., Anderson, D.R., 2003. Model Selection and Multimodel Inference: A Practical Information-Theoretic Approach. J. Wildl. Manage. https://doi.org/10.2307/3802723</w:t>
      </w:r>
    </w:p>
    <w:p w14:paraId="01512C2C"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t>Hanselman, D.H., Heifetz, J., Echave, K.B., Dressel, S.C., Jech, J.M., 2015. Move it or lose it: movement and mortality of sablefish tagged in Alaska. Can. J. Fish. Aquat. Sci. 72, 238–251. https://doi.org/10.1139/cjfas-2014-0251</w:t>
      </w:r>
    </w:p>
    <w:p w14:paraId="2218498F"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t>Hanselman, D.H., Lunsford, C.R., Rodgveller, C.J., 2017. Assessment of the sablefish stock in Alaska in 2017. Stock Assess. Fish. Eval. Rep. Groundf. Resour. Gulf Alaska 576–717.</w:t>
      </w:r>
    </w:p>
    <w:p w14:paraId="18CAC7EC"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t>Hanselman, D.H., Lunsford, C.R., Rodgveller, C.J., 2015. Assessment of the sablefish stock in Alaska. Stock Assess. Fish. Eval. Rep. Groundf. Resour. Gulf Alaska 2014, 576–717.</w:t>
      </w:r>
    </w:p>
    <w:p w14:paraId="366466F7"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t>Hurst, T.P., Abookire, A.A., 2006. Temporal and spatial variation in potential and realized growth rates of age-0 year northern rock sole. J. Fish Biol. 68, 905–919. https://doi.org/10.1111/j.0022-1112.2006.00985.x</w:t>
      </w:r>
    </w:p>
    <w:p w14:paraId="44CED2BB"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t>James, M.K., Armsworth, P.R., Mason, L.B., Bode, L., 2002. The structure of reef fish metapopulations: modelling larval dispersal and retention patterns. Proc. Biol. Sci. 269, 2079–2086. https://doi.org/10.1098/rspb.2002.2128</w:t>
      </w:r>
    </w:p>
    <w:p w14:paraId="4D772C8B"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t xml:space="preserve">Jasonowicz, A.J., Goetz, F.W., Goetz, G.W., Nichols, K.M., 2017. Love the one you’re with: genomic evidence of panmixia in the sablefish ( </w:t>
      </w:r>
      <w:r w:rsidRPr="00873DA6">
        <w:rPr>
          <w:i/>
          <w:iCs/>
          <w:noProof/>
        </w:rPr>
        <w:t>Anoplopoma fimbria</w:t>
      </w:r>
      <w:r w:rsidRPr="00873DA6">
        <w:rPr>
          <w:noProof/>
        </w:rPr>
        <w:t xml:space="preserve"> ). Can. J. Fish. Aquat. Sci. 74, 377–387. https://doi.org/10.1139/cjfas-2016-0012</w:t>
      </w:r>
    </w:p>
    <w:p w14:paraId="6FF4BDD0"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t>Johnson, K.F., Rudd, M.B., Pons, M., Akselrud, C.A., Lee, Q., Haltuch, M.A., Hamel, O.S., 2015. Status of the U.S. sablefish resource in 2015.</w:t>
      </w:r>
    </w:p>
    <w:p w14:paraId="1B22D54B"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t>Kristensen, K., Nielsen, A., Berg, C., Skaug, H., Bell, B., 2016. TMB: Automatic Differentiation and Laplace Approximation. ournal Stat. Softw. 70, 1–21. https://doi.org/10.18637/jss.v070.i05</w:t>
      </w:r>
    </w:p>
    <w:p w14:paraId="225D541F"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t xml:space="preserve">Mason, J.C., Beamish, R.J., McFarlane, G.A., 1983. Sexual Maturity, Fecundity, Spawning, and Early Life History of Sablefish ( </w:t>
      </w:r>
      <w:r w:rsidRPr="00873DA6">
        <w:rPr>
          <w:i/>
          <w:iCs/>
          <w:noProof/>
        </w:rPr>
        <w:t>Anoplopoma fimbria</w:t>
      </w:r>
      <w:r w:rsidRPr="00873DA6">
        <w:rPr>
          <w:noProof/>
        </w:rPr>
        <w:t xml:space="preserve"> ) off the Pacific Coast of Canada. Can. J. Fish. Aquat. Sci. https://doi.org/10.1139/f83-247</w:t>
      </w:r>
    </w:p>
    <w:p w14:paraId="7170F3BD"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t>McDevitt, M., 1990. Growth Analysis of Sablefish From Mark-Recapture Data From the Northeast Pacific. University of Washington.</w:t>
      </w:r>
    </w:p>
    <w:p w14:paraId="154388A2"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t>Methot, R.D., Wetzel, C.R., 2013. Stock synthesis: A biological and statistical framework for fish stock assessment and fishery management. Fish. Res. 142, 86–99. https://doi.org/10.1016/j.fishres.2012.10.012</w:t>
      </w:r>
    </w:p>
    <w:p w14:paraId="5ADD62C7"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t>Punt, A.E., 2003. The performance of a size-structured stock assessment method in the face of spatial heterogeneity in growth. Fish. Res. 65, 391–409. https://doi.org/10.1016/j.fishres.2003.09.028</w:t>
      </w:r>
    </w:p>
    <w:p w14:paraId="7A234169"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t>R Development Core Team, R., 2011. R: A Language and Environment for Statistical Computing, R Foundation for Statistical Computing. https://doi.org/10.1007/978-3-540-74686-7</w:t>
      </w:r>
    </w:p>
    <w:p w14:paraId="3591402C"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t>Ricker, W., 1969. Effects of size-selective mortality and sampling bias on estimates of growth, mortality, production and yield. J. Fish. Res. Board Canada. https://doi.org/10.1139/f69-051</w:t>
      </w:r>
    </w:p>
    <w:p w14:paraId="2057A889"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t>Simpson, G.L., 2018. Modelling palaeoecological time series using generalized additive models. bioRxiv. https://doi.org/10.1101/322248</w:t>
      </w:r>
    </w:p>
    <w:p w14:paraId="5DE94D5C"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t>Stawitz, C.C., Essington, T.E., Branch, T.A., Haltuch, M.A., Hollowed, A.B., Spencer, P.D., 2015. A state-space approach for detecting growth variation and application to North Pacific groundfish. Can. J. Fish. Aquat. Sci. 72, 1316–1328. https://doi.org/10.1139/cjfas-2014-0558</w:t>
      </w:r>
    </w:p>
    <w:p w14:paraId="5A49A819"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t>Thorson, J.T., 2019. Guidance for decisions using the Vector Autoregressive Spatio-Temporal (VAST) package in stock, ecosystem, habitat and climate assessments. Fish. Res. https://doi.org/10.1016/j.fishres.2018.10.013</w:t>
      </w:r>
    </w:p>
    <w:p w14:paraId="56C2B394"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t>von Bertalanffy, L., 1957. Quantitative Laws in Metabolism and Growth. Q. Rev. Biol. https://doi.org/10.1086/401873</w:t>
      </w:r>
    </w:p>
    <w:p w14:paraId="06700F35" w14:textId="77777777" w:rsidR="00873DA6" w:rsidRPr="00873DA6" w:rsidRDefault="00873DA6" w:rsidP="00873DA6">
      <w:pPr>
        <w:widowControl w:val="0"/>
        <w:autoSpaceDE w:val="0"/>
        <w:autoSpaceDN w:val="0"/>
        <w:adjustRightInd w:val="0"/>
        <w:spacing w:line="360" w:lineRule="auto"/>
        <w:ind w:left="480" w:hanging="480"/>
        <w:rPr>
          <w:noProof/>
        </w:rPr>
      </w:pPr>
      <w:r w:rsidRPr="00873DA6">
        <w:rPr>
          <w:noProof/>
        </w:rPr>
        <w:t>Wood, S.N., 2011. Fast stable restricted maximum likelihood and marginal likelihood estimation of semiparametric generalized linear models. J. R. Stat. Soc. Ser. B Stat. Methodol. https://doi.org/10.1111/j.1467-9868.2010.00749.x</w:t>
      </w:r>
    </w:p>
    <w:p w14:paraId="695E1B34" w14:textId="77777777" w:rsidR="00461B39" w:rsidRDefault="00BB02E4" w:rsidP="008B3D07">
      <w:pPr>
        <w:spacing w:line="360" w:lineRule="auto"/>
      </w:pPr>
      <w:r w:rsidRPr="004906F5">
        <w:fldChar w:fldCharType="end"/>
      </w:r>
    </w:p>
    <w:sectPr w:rsidR="00461B39" w:rsidSect="00E04E9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Punt, Andre (O&amp;A, Hobart)" w:date="2019-01-23T07:36:00Z" w:initials="PA(H">
    <w:p w14:paraId="1EC37415" w14:textId="68A305A0" w:rsidR="00B34995" w:rsidRDefault="00B34995">
      <w:pPr>
        <w:pStyle w:val="CommentText"/>
      </w:pPr>
      <w:r>
        <w:rPr>
          <w:rStyle w:val="CommentReference"/>
        </w:rPr>
        <w:annotationRef/>
      </w:r>
      <w:r>
        <w:t xml:space="preserve">Redraft the intro to start with the problem of estimating spatial growth instead of sablefish – you want a general paper and sablefish in the </w:t>
      </w:r>
      <w:proofErr w:type="spellStart"/>
      <w:r>
        <w:t>appliction</w:t>
      </w:r>
      <w:proofErr w:type="spellEnd"/>
    </w:p>
  </w:comment>
  <w:comment w:id="20" w:author="Punt, Andre (O&amp;A, Hobart)" w:date="2019-01-23T07:35:00Z" w:initials="PA(H">
    <w:p w14:paraId="3B773614" w14:textId="54B890E1" w:rsidR="00B34995" w:rsidRDefault="00B34995">
      <w:pPr>
        <w:pStyle w:val="CommentText"/>
      </w:pPr>
      <w:r>
        <w:rPr>
          <w:rStyle w:val="CommentReference"/>
        </w:rPr>
        <w:annotationRef/>
      </w:r>
      <w:r>
        <w:t>How does this contrast with the comment above</w:t>
      </w:r>
    </w:p>
  </w:comment>
  <w:comment w:id="21" w:author="Punt, Andre (O&amp;A, Hobart)" w:date="2019-01-23T07:36:00Z" w:initials="PA(H">
    <w:p w14:paraId="479ADBE2" w14:textId="5B7E7E63" w:rsidR="00B34995" w:rsidRDefault="00B34995">
      <w:pPr>
        <w:pStyle w:val="CommentText"/>
      </w:pPr>
      <w:r>
        <w:rPr>
          <w:rStyle w:val="CommentReference"/>
        </w:rPr>
        <w:annotationRef/>
      </w:r>
      <w:r>
        <w:t xml:space="preserve">I would reword to focus on the method </w:t>
      </w:r>
    </w:p>
  </w:comment>
  <w:comment w:id="23" w:author="Punt, Andre (O&amp;A, Hobart)" w:date="2019-01-23T07:36:00Z" w:initials="PA(H">
    <w:p w14:paraId="511BCB54" w14:textId="617035D3" w:rsidR="00B34995" w:rsidRDefault="00B34995">
      <w:pPr>
        <w:pStyle w:val="CommentText"/>
      </w:pPr>
      <w:r>
        <w:rPr>
          <w:rStyle w:val="CommentReference"/>
        </w:rPr>
        <w:annotationRef/>
      </w:r>
      <w:r>
        <w:t>Introduce earlier</w:t>
      </w:r>
    </w:p>
  </w:comment>
  <w:comment w:id="26" w:author="Punt, Andre (O&amp;A, Hobart)" w:date="2019-01-23T07:37:00Z" w:initials="PA(H">
    <w:p w14:paraId="3F9F1D19" w14:textId="59057C5B" w:rsidR="00B34995" w:rsidRDefault="00B34995">
      <w:pPr>
        <w:pStyle w:val="CommentText"/>
      </w:pPr>
      <w:r>
        <w:rPr>
          <w:rStyle w:val="CommentReference"/>
        </w:rPr>
        <w:annotationRef/>
      </w:r>
      <w:r>
        <w:t xml:space="preserve">Explain earlier why you don’t want to </w:t>
      </w:r>
      <w:proofErr w:type="spellStart"/>
      <w:r>
        <w:t>o</w:t>
      </w:r>
      <w:proofErr w:type="spellEnd"/>
      <w:r>
        <w:t xml:space="preserve"> this</w:t>
      </w:r>
    </w:p>
  </w:comment>
  <w:comment w:id="32" w:author="Punt, Andre (O&amp;A, Hobart)" w:date="2019-01-23T07:39:00Z" w:initials="PA(H">
    <w:p w14:paraId="19215880" w14:textId="35AE96D3" w:rsidR="00B34995" w:rsidRDefault="00B34995">
      <w:pPr>
        <w:pStyle w:val="CommentText"/>
      </w:pPr>
      <w:r>
        <w:rPr>
          <w:rStyle w:val="CommentReference"/>
        </w:rPr>
        <w:annotationRef/>
      </w:r>
      <w:r>
        <w:t>This is critical and needs to come before</w:t>
      </w:r>
    </w:p>
  </w:comment>
  <w:comment w:id="38" w:author="Maia Kapur" w:date="2019-01-22T08:07:00Z" w:initials="MK">
    <w:p w14:paraId="254EE45F" w14:textId="76BDA67E" w:rsidR="00B34995" w:rsidRDefault="00B34995">
      <w:pPr>
        <w:pStyle w:val="CommentText"/>
      </w:pPr>
      <w:r>
        <w:rPr>
          <w:rStyle w:val="CommentReference"/>
        </w:rPr>
        <w:annotationRef/>
      </w:r>
      <w:r>
        <w:t>For 559 Andre questioned why we did not separate by sex here (we do split them up later for the VGBF estimation) – hope was to detect breakpoints in common across sexes</w:t>
      </w:r>
    </w:p>
  </w:comment>
  <w:comment w:id="39" w:author="Punt, Andre (O&amp;A, Hobart)" w:date="2019-01-23T07:38:00Z" w:initials="PA(H">
    <w:p w14:paraId="5A102BFD" w14:textId="1D5C789C" w:rsidR="00B34995" w:rsidRDefault="00B34995">
      <w:pPr>
        <w:pStyle w:val="CommentText"/>
      </w:pPr>
      <w:r>
        <w:rPr>
          <w:rStyle w:val="CommentReference"/>
        </w:rPr>
        <w:annotationRef/>
      </w:r>
      <w:r>
        <w:t>Give the formula you are applying</w:t>
      </w:r>
    </w:p>
  </w:comment>
  <w:comment w:id="41" w:author="Punt, Andre (O&amp;A, Hobart)" w:date="2019-01-23T07:39:00Z" w:initials="PA(H">
    <w:p w14:paraId="35A7C84F" w14:textId="77777777" w:rsidR="00B34995" w:rsidRDefault="00B34995" w:rsidP="00B34995">
      <w:pPr>
        <w:pStyle w:val="CommentText"/>
      </w:pPr>
      <w:r>
        <w:rPr>
          <w:rStyle w:val="CommentReference"/>
        </w:rPr>
        <w:annotationRef/>
      </w:r>
      <w:r>
        <w:t>This is critical and needs to come before</w:t>
      </w:r>
    </w:p>
  </w:comment>
  <w:comment w:id="43" w:author="Punt, Andre (O&amp;A, Hobart)" w:date="2019-01-23T07:39:00Z" w:initials="PA(H">
    <w:p w14:paraId="304F45DE" w14:textId="2246CB26" w:rsidR="00B34995" w:rsidRDefault="00B34995">
      <w:pPr>
        <w:pStyle w:val="CommentText"/>
      </w:pPr>
      <w:r>
        <w:rPr>
          <w:rStyle w:val="CommentReference"/>
        </w:rPr>
        <w:annotationRef/>
      </w:r>
      <w:r>
        <w:t>Based on what test</w:t>
      </w:r>
    </w:p>
  </w:comment>
  <w:comment w:id="44" w:author="Punt, Andre (O&amp;A, Hobart)" w:date="2019-01-23T07:39:00Z" w:initials="PA(H">
    <w:p w14:paraId="10EC4614" w14:textId="35CABE18" w:rsidR="00B34995" w:rsidRDefault="00B34995">
      <w:pPr>
        <w:pStyle w:val="CommentText"/>
      </w:pPr>
      <w:r>
        <w:rPr>
          <w:rStyle w:val="CommentReference"/>
        </w:rPr>
        <w:annotationRef/>
      </w:r>
      <w:r>
        <w:t>Give the formula bases on the output from the GAMS</w:t>
      </w:r>
    </w:p>
  </w:comment>
  <w:comment w:id="51" w:author="Punt, Andre (O&amp;A, Hobart)" w:date="2019-01-23T07:40:00Z" w:initials="PA(H">
    <w:p w14:paraId="7A41C5AA" w14:textId="3DED47D6" w:rsidR="00B34995" w:rsidRDefault="00B34995">
      <w:pPr>
        <w:pStyle w:val="CommentText"/>
      </w:pPr>
      <w:r>
        <w:rPr>
          <w:rStyle w:val="CommentReference"/>
        </w:rPr>
        <w:annotationRef/>
      </w:r>
      <w:r>
        <w:t>Add a several also – what is the square root of a matrix. I suspect this the square root of determinant</w:t>
      </w:r>
    </w:p>
  </w:comment>
  <w:comment w:id="52" w:author="Punt, Andre (O&amp;A, Hobart)" w:date="2019-01-23T07:41:00Z" w:initials="PA(H">
    <w:p w14:paraId="52E9BF59" w14:textId="037A4E13" w:rsidR="00B34995" w:rsidRDefault="00B34995">
      <w:pPr>
        <w:pStyle w:val="CommentText"/>
      </w:pPr>
      <w:r>
        <w:rPr>
          <w:rStyle w:val="CommentReference"/>
        </w:rPr>
        <w:annotationRef/>
      </w:r>
      <w:r>
        <w:t>Explain what is mean by the entire data</w:t>
      </w:r>
    </w:p>
  </w:comment>
  <w:comment w:id="56" w:author="Punt, Andre (O&amp;A, Hobart)" w:date="2019-01-23T07:41:00Z" w:initials="PA(H">
    <w:p w14:paraId="0611DC63" w14:textId="6B69462E" w:rsidR="00B34995" w:rsidRDefault="00B34995">
      <w:pPr>
        <w:pStyle w:val="CommentText"/>
      </w:pPr>
      <w:r>
        <w:rPr>
          <w:rStyle w:val="CommentReference"/>
        </w:rPr>
        <w:annotationRef/>
      </w:r>
      <w:r>
        <w:t>What likelihood</w:t>
      </w:r>
    </w:p>
  </w:comment>
  <w:comment w:id="61" w:author="Maia Kapur" w:date="2019-01-22T08:07:00Z" w:initials="MK">
    <w:p w14:paraId="739D70D7" w14:textId="77777777" w:rsidR="00AA168A" w:rsidRDefault="00AA168A" w:rsidP="00AA168A">
      <w:pPr>
        <w:pStyle w:val="CommentText"/>
      </w:pPr>
      <w:r>
        <w:rPr>
          <w:rStyle w:val="CommentReference"/>
        </w:rPr>
        <w:annotationRef/>
      </w:r>
      <w:r>
        <w:t>Tried to do multiplicative error in past, had convergence issues, will revisit</w:t>
      </w:r>
    </w:p>
  </w:comment>
  <w:comment w:id="64" w:author="Punt, Andre (O&amp;A, Hobart)" w:date="2019-01-23T07:43:00Z" w:initials="PA(H">
    <w:p w14:paraId="13748955" w14:textId="41C7A848" w:rsidR="00AA168A" w:rsidRDefault="00AA168A">
      <w:pPr>
        <w:pStyle w:val="CommentText"/>
      </w:pPr>
      <w:r>
        <w:rPr>
          <w:rStyle w:val="CommentReference"/>
        </w:rPr>
        <w:annotationRef/>
      </w:r>
      <w:r>
        <w:t xml:space="preserve">This is not log-normal error and it </w:t>
      </w:r>
      <w:proofErr w:type="spellStart"/>
      <w:r>
        <w:t>sould</w:t>
      </w:r>
      <w:proofErr w:type="spellEnd"/>
      <w:r>
        <w:t xml:space="preserve"> fit easily</w:t>
      </w:r>
    </w:p>
  </w:comment>
  <w:comment w:id="90" w:author="Punt, Andre (O&amp;A, Hobart)" w:date="2019-01-23T07:44:00Z" w:initials="PA(H">
    <w:p w14:paraId="15D78A4B" w14:textId="3DD7D2A1" w:rsidR="00AA168A" w:rsidRDefault="00AA168A">
      <w:pPr>
        <w:pStyle w:val="CommentText"/>
      </w:pPr>
      <w:r>
        <w:rPr>
          <w:rStyle w:val="CommentReference"/>
        </w:rPr>
        <w:annotationRef/>
      </w:r>
      <w:proofErr w:type="spellStart"/>
      <w:r>
        <w:t>Contraicts</w:t>
      </w:r>
      <w:proofErr w:type="spellEnd"/>
      <w:r>
        <w:t xml:space="preserve"> above</w:t>
      </w:r>
    </w:p>
  </w:comment>
  <w:comment w:id="95" w:author="Maia Kapur" w:date="2019-01-22T08:07:00Z" w:initials="MK">
    <w:p w14:paraId="130064DF" w14:textId="08399D29" w:rsidR="00B34995" w:rsidRDefault="00B34995">
      <w:pPr>
        <w:pStyle w:val="CommentText"/>
      </w:pPr>
      <w:r>
        <w:rPr>
          <w:rStyle w:val="CommentReference"/>
        </w:rPr>
        <w:annotationRef/>
      </w:r>
      <w:r>
        <w:t>Tried to do multiplicative error in past, had convergence issues, will revisit</w:t>
      </w:r>
    </w:p>
  </w:comment>
  <w:comment w:id="99" w:author="Punt, Andre (O&amp;A, Hobart)" w:date="2019-01-23T07:44:00Z" w:initials="PA(H">
    <w:p w14:paraId="1BB83D10" w14:textId="2F7C6CB8" w:rsidR="00AA168A" w:rsidRDefault="00AA168A">
      <w:pPr>
        <w:pStyle w:val="CommentText"/>
      </w:pPr>
      <w:r>
        <w:rPr>
          <w:rStyle w:val="CommentReference"/>
        </w:rPr>
        <w:annotationRef/>
      </w:r>
      <w:r>
        <w:t>Log sigma?</w:t>
      </w:r>
    </w:p>
  </w:comment>
  <w:comment w:id="100" w:author="Punt, Andre (O&amp;A, Hobart)" w:date="2019-01-23T07:48:00Z" w:initials="PA(H">
    <w:p w14:paraId="0A30F282" w14:textId="6D8B05A6" w:rsidR="008A6648" w:rsidRDefault="008A6648">
      <w:pPr>
        <w:pStyle w:val="CommentText"/>
      </w:pPr>
      <w:r>
        <w:rPr>
          <w:rStyle w:val="CommentReference"/>
        </w:rPr>
        <w:annotationRef/>
      </w:r>
      <w:r>
        <w:t>Indicate there is an application and simulation testing section</w:t>
      </w:r>
    </w:p>
  </w:comment>
  <w:comment w:id="109" w:author="Punt, Andre (O&amp;A, Hobart)" w:date="2019-01-23T07:46:00Z" w:initials="PA(H">
    <w:p w14:paraId="7F5B1E33" w14:textId="26B80E56" w:rsidR="008A6648" w:rsidRDefault="008A6648">
      <w:pPr>
        <w:pStyle w:val="CommentText"/>
      </w:pPr>
      <w:r>
        <w:t>Fully d</w:t>
      </w:r>
      <w:r>
        <w:rPr>
          <w:rStyle w:val="CommentReference"/>
        </w:rPr>
        <w:annotationRef/>
      </w:r>
      <w:r>
        <w:t>escribe in an Appendix</w:t>
      </w:r>
    </w:p>
  </w:comment>
  <w:comment w:id="110" w:author="Maia Kapur" w:date="2019-01-22T08:16:00Z" w:initials="MK">
    <w:p w14:paraId="2D4FEC53" w14:textId="37265719" w:rsidR="00B34995" w:rsidRDefault="00B34995">
      <w:pPr>
        <w:pStyle w:val="CommentText"/>
      </w:pPr>
      <w:r>
        <w:rPr>
          <w:rStyle w:val="CommentReference"/>
        </w:rPr>
        <w:annotationRef/>
      </w:r>
      <w:r>
        <w:t xml:space="preserve">Will include appendix w detailed equations, and supplementary plots showing age/length comps </w:t>
      </w:r>
      <w:proofErr w:type="gramStart"/>
      <w:r>
        <w:t>and  F</w:t>
      </w:r>
      <w:proofErr w:type="gramEnd"/>
      <w:r>
        <w:t xml:space="preserve"> vectors</w:t>
      </w:r>
    </w:p>
  </w:comment>
  <w:comment w:id="111" w:author="Punt, Andre (O&amp;A, Hobart)" w:date="2019-01-23T07:45:00Z" w:initials="PA(H">
    <w:p w14:paraId="53C988D6" w14:textId="2EB85B49" w:rsidR="00AA168A" w:rsidRDefault="00AA168A">
      <w:pPr>
        <w:pStyle w:val="CommentText"/>
      </w:pPr>
      <w:r>
        <w:rPr>
          <w:rStyle w:val="CommentReference"/>
        </w:rPr>
        <w:annotationRef/>
      </w:r>
      <w:r>
        <w:t>A t the population level</w:t>
      </w:r>
    </w:p>
  </w:comment>
  <w:comment w:id="112" w:author="Punt, Andre (O&amp;A, Hobart)" w:date="2019-01-23T07:45:00Z" w:initials="PA(H">
    <w:p w14:paraId="1442B305" w14:textId="70420639" w:rsidR="008A6648" w:rsidRDefault="008A6648">
      <w:pPr>
        <w:pStyle w:val="CommentText"/>
      </w:pPr>
      <w:r>
        <w:rPr>
          <w:rStyle w:val="CommentReference"/>
        </w:rPr>
        <w:annotationRef/>
      </w:r>
      <w:r>
        <w:t>I don’t understand the sentence</w:t>
      </w:r>
    </w:p>
  </w:comment>
  <w:comment w:id="121" w:author="Punt, Andre (O&amp;A, Hobart)" w:date="2019-01-23T07:47:00Z" w:initials="PA(H">
    <w:p w14:paraId="096A0A2F" w14:textId="01D2A229" w:rsidR="008A6648" w:rsidRDefault="008A6648">
      <w:pPr>
        <w:pStyle w:val="CommentText"/>
      </w:pPr>
      <w:r>
        <w:rPr>
          <w:rStyle w:val="CommentReference"/>
        </w:rPr>
        <w:annotationRef/>
      </w:r>
      <w:r>
        <w:t xml:space="preserve">Why mention this if this is an operating </w:t>
      </w:r>
      <w:proofErr w:type="spellStart"/>
      <w:r>
        <w:t>modle</w:t>
      </w:r>
      <w:proofErr w:type="spellEnd"/>
    </w:p>
  </w:comment>
  <w:comment w:id="129" w:author="Punt, Andre (O&amp;A, Hobart)" w:date="2019-01-23T07:47:00Z" w:initials="PA(H">
    <w:p w14:paraId="6380DBC6" w14:textId="081D3603" w:rsidR="008A6648" w:rsidRDefault="008A6648">
      <w:pPr>
        <w:pStyle w:val="CommentText"/>
      </w:pPr>
      <w:r>
        <w:rPr>
          <w:rStyle w:val="CommentReference"/>
        </w:rPr>
        <w:annotationRef/>
      </w:r>
      <w:r>
        <w:t>What C</w:t>
      </w:r>
    </w:p>
  </w:comment>
  <w:comment w:id="130" w:author="Punt, Andre (O&amp;A, Hobart)" w:date="2019-01-23T07:47:00Z" w:initials="PA(H">
    <w:p w14:paraId="63ADC6A9" w14:textId="1852BCA0" w:rsidR="008A6648" w:rsidRDefault="008A6648">
      <w:pPr>
        <w:pStyle w:val="CommentText"/>
      </w:pPr>
      <w:r>
        <w:rPr>
          <w:rStyle w:val="CommentReference"/>
        </w:rPr>
        <w:annotationRef/>
      </w:r>
      <w:r>
        <w:t>Can you get more than one</w:t>
      </w:r>
    </w:p>
  </w:comment>
  <w:comment w:id="133" w:author="Maia Kapur" w:date="2019-01-22T09:11:00Z" w:initials="MK">
    <w:p w14:paraId="37BF0556" w14:textId="710436A2" w:rsidR="00B34995" w:rsidRDefault="00B34995">
      <w:pPr>
        <w:pStyle w:val="CommentText"/>
      </w:pPr>
      <w:r>
        <w:rPr>
          <w:rStyle w:val="CommentReference"/>
        </w:rPr>
        <w:annotationRef/>
      </w:r>
      <w:r>
        <w:t>Open to other metrics</w:t>
      </w:r>
    </w:p>
  </w:comment>
  <w:comment w:id="134" w:author="Punt, Andre (O&amp;A, Hobart)" w:date="2019-01-23T07:48:00Z" w:initials="PA(H">
    <w:p w14:paraId="5BA0FBBC" w14:textId="0BD51FC8" w:rsidR="008A6648" w:rsidRDefault="008A6648">
      <w:pPr>
        <w:pStyle w:val="CommentText"/>
      </w:pPr>
      <w:r>
        <w:rPr>
          <w:rStyle w:val="CommentReference"/>
        </w:rPr>
        <w:annotationRef/>
      </w:r>
      <w:r>
        <w:t xml:space="preserve">What about size at some key ages – as </w:t>
      </w:r>
      <w:proofErr w:type="spellStart"/>
      <w:r>
        <w:t>Linf</w:t>
      </w:r>
      <w:proofErr w:type="spellEnd"/>
      <w:r>
        <w:t xml:space="preserve"> and kappa are often highly negatively correlated</w:t>
      </w:r>
    </w:p>
  </w:comment>
  <w:comment w:id="135" w:author="Punt, Andre (O&amp;A, Hobart)" w:date="2019-01-23T07:49:00Z" w:initials="PA(H">
    <w:p w14:paraId="09649064" w14:textId="64E3A119" w:rsidR="008A6648" w:rsidRDefault="008A6648">
      <w:pPr>
        <w:pStyle w:val="CommentText"/>
      </w:pPr>
      <w:r>
        <w:rPr>
          <w:rStyle w:val="CommentReference"/>
        </w:rPr>
        <w:annotationRef/>
      </w:r>
      <w:r>
        <w:t>Show some plots of these</w:t>
      </w:r>
    </w:p>
  </w:comment>
  <w:comment w:id="136" w:author="Punt, Andre (O&amp;A, Hobart)" w:date="2019-01-23T07:49:00Z" w:initials="PA(H">
    <w:p w14:paraId="0BA81A58" w14:textId="764B66B8" w:rsidR="008A6648" w:rsidRDefault="008A6648">
      <w:pPr>
        <w:pStyle w:val="CommentText"/>
      </w:pPr>
      <w:r>
        <w:rPr>
          <w:rStyle w:val="CommentReference"/>
        </w:rPr>
        <w:annotationRef/>
      </w:r>
      <w:r>
        <w:t xml:space="preserve">You are changing F here and not growth. </w:t>
      </w:r>
    </w:p>
  </w:comment>
  <w:comment w:id="137" w:author="Punt, Andre (O&amp;A, Hobart)" w:date="2019-01-23T07:50:00Z" w:initials="PA(H">
    <w:p w14:paraId="45B0852C" w14:textId="6C557B49" w:rsidR="008A6648" w:rsidRDefault="008A6648">
      <w:pPr>
        <w:pStyle w:val="CommentText"/>
      </w:pPr>
      <w:r>
        <w:rPr>
          <w:rStyle w:val="CommentReference"/>
        </w:rPr>
        <w:annotationRef/>
      </w:r>
      <w:r>
        <w:t>Why are there two uniforms – there is just one boundary?</w:t>
      </w:r>
    </w:p>
  </w:comment>
  <w:comment w:id="138" w:author="Maia Kapur" w:date="2019-01-22T09:12:00Z" w:initials="MK">
    <w:p w14:paraId="49B0CB0E" w14:textId="66863501" w:rsidR="00B34995" w:rsidRDefault="00B34995">
      <w:pPr>
        <w:pStyle w:val="CommentText"/>
      </w:pPr>
      <w:r>
        <w:rPr>
          <w:rStyle w:val="CommentReference"/>
        </w:rPr>
        <w:annotationRef/>
      </w:r>
      <w:proofErr w:type="gramStart"/>
      <w:r>
        <w:t>method</w:t>
      </w:r>
      <w:proofErr w:type="gramEnd"/>
      <w:r>
        <w:t xml:space="preserve"> will likely fail drastically here</w:t>
      </w:r>
    </w:p>
  </w:comment>
  <w:comment w:id="139" w:author="Maia Kapur" w:date="2019-01-22T08:32:00Z" w:initials="MK">
    <w:p w14:paraId="5E1F112B" w14:textId="1F4166E5" w:rsidR="00B34995" w:rsidRDefault="00B34995">
      <w:pPr>
        <w:pStyle w:val="CommentText"/>
      </w:pPr>
      <w:r>
        <w:rPr>
          <w:rStyle w:val="CommentReference"/>
        </w:rPr>
        <w:annotationRef/>
      </w:r>
      <w:r>
        <w:t xml:space="preserve">Let me know what to add/drop. </w:t>
      </w:r>
    </w:p>
  </w:comment>
  <w:comment w:id="140" w:author="Maia Kapur" w:date="2019-01-22T09:16:00Z" w:initials="MK">
    <w:p w14:paraId="7CEA0490" w14:textId="6EE34FE8" w:rsidR="00B34995" w:rsidRDefault="00B34995">
      <w:pPr>
        <w:pStyle w:val="CommentText"/>
      </w:pPr>
      <w:r>
        <w:rPr>
          <w:rStyle w:val="CommentReference"/>
        </w:rPr>
        <w:annotationRef/>
      </w:r>
      <w:r>
        <w:t>Ignore from here onwards, have not changed since 559</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EC37415" w15:done="0"/>
  <w15:commentEx w15:paraId="3B773614" w15:done="0"/>
  <w15:commentEx w15:paraId="479ADBE2" w15:done="0"/>
  <w15:commentEx w15:paraId="511BCB54" w15:done="0"/>
  <w15:commentEx w15:paraId="3F9F1D19" w15:done="0"/>
  <w15:commentEx w15:paraId="19215880" w15:done="0"/>
  <w15:commentEx w15:paraId="254EE45F" w15:done="0"/>
  <w15:commentEx w15:paraId="5A102BFD" w15:done="0"/>
  <w15:commentEx w15:paraId="35A7C84F" w15:done="0"/>
  <w15:commentEx w15:paraId="304F45DE" w15:done="0"/>
  <w15:commentEx w15:paraId="10EC4614" w15:done="0"/>
  <w15:commentEx w15:paraId="7A41C5AA" w15:done="0"/>
  <w15:commentEx w15:paraId="52E9BF59" w15:done="0"/>
  <w15:commentEx w15:paraId="0611DC63" w15:done="0"/>
  <w15:commentEx w15:paraId="739D70D7" w15:done="0"/>
  <w15:commentEx w15:paraId="13748955" w15:done="0"/>
  <w15:commentEx w15:paraId="15D78A4B" w15:done="0"/>
  <w15:commentEx w15:paraId="130064DF" w15:done="0"/>
  <w15:commentEx w15:paraId="1BB83D10" w15:done="0"/>
  <w15:commentEx w15:paraId="0A30F282" w15:done="0"/>
  <w15:commentEx w15:paraId="7F5B1E33" w15:done="0"/>
  <w15:commentEx w15:paraId="2D4FEC53" w15:done="0"/>
  <w15:commentEx w15:paraId="53C988D6" w15:done="0"/>
  <w15:commentEx w15:paraId="1442B305" w15:done="0"/>
  <w15:commentEx w15:paraId="096A0A2F" w15:done="0"/>
  <w15:commentEx w15:paraId="6380DBC6" w15:done="0"/>
  <w15:commentEx w15:paraId="63ADC6A9" w15:done="0"/>
  <w15:commentEx w15:paraId="37BF0556" w15:done="0"/>
  <w15:commentEx w15:paraId="5BA0FBBC" w15:done="0"/>
  <w15:commentEx w15:paraId="09649064" w15:done="0"/>
  <w15:commentEx w15:paraId="0BA81A58" w15:done="0"/>
  <w15:commentEx w15:paraId="45B0852C" w15:done="0"/>
  <w15:commentEx w15:paraId="49B0CB0E" w15:done="0"/>
  <w15:commentEx w15:paraId="5E1F112B" w15:done="0"/>
  <w15:commentEx w15:paraId="7CEA049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A9342B" w16cid:durableId="1FF14E07"/>
  <w16cid:commentId w16cid:paraId="254EE45F" w16cid:durableId="1FF14DD6"/>
  <w16cid:commentId w16cid:paraId="130064DF" w16cid:durableId="1FF14DB1"/>
  <w16cid:commentId w16cid:paraId="2D4FEC53" w16cid:durableId="1FF14FE2"/>
  <w16cid:commentId w16cid:paraId="37BF0556" w16cid:durableId="1FF15CDF"/>
  <w16cid:commentId w16cid:paraId="49B0CB0E" w16cid:durableId="1FF15CEB"/>
  <w16cid:commentId w16cid:paraId="5E1F112B" w16cid:durableId="1FF15380"/>
  <w16cid:commentId w16cid:paraId="7CEA0490" w16cid:durableId="1FF15E0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A6FEC3" w14:textId="77777777" w:rsidR="00B34995" w:rsidRDefault="00B34995" w:rsidP="00F50131">
      <w:pPr>
        <w:spacing w:after="0" w:line="240" w:lineRule="auto"/>
      </w:pPr>
      <w:r>
        <w:separator/>
      </w:r>
    </w:p>
  </w:endnote>
  <w:endnote w:type="continuationSeparator" w:id="0">
    <w:p w14:paraId="33D3D587" w14:textId="77777777" w:rsidR="00B34995" w:rsidRDefault="00B34995"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68289316"/>
      <w:docPartObj>
        <w:docPartGallery w:val="Page Numbers (Bottom of Page)"/>
        <w:docPartUnique/>
      </w:docPartObj>
    </w:sdtPr>
    <w:sdtEndPr>
      <w:rPr>
        <w:noProof/>
      </w:rPr>
    </w:sdtEndPr>
    <w:sdtContent>
      <w:p w14:paraId="46882BF4" w14:textId="4F49876D" w:rsidR="00B34995" w:rsidRDefault="00B34995">
        <w:pPr>
          <w:pStyle w:val="Footer"/>
          <w:jc w:val="right"/>
        </w:pPr>
        <w:r>
          <w:fldChar w:fldCharType="begin"/>
        </w:r>
        <w:r>
          <w:instrText xml:space="preserve"> PAGE   \* MERGEFORMAT </w:instrText>
        </w:r>
        <w:r>
          <w:fldChar w:fldCharType="separate"/>
        </w:r>
        <w:r w:rsidR="008A6648">
          <w:rPr>
            <w:noProof/>
          </w:rPr>
          <w:t>18</w:t>
        </w:r>
        <w:r>
          <w:rPr>
            <w:noProof/>
          </w:rPr>
          <w:fldChar w:fldCharType="end"/>
        </w:r>
      </w:p>
    </w:sdtContent>
  </w:sdt>
  <w:p w14:paraId="2D8C35D5" w14:textId="77777777" w:rsidR="00B34995" w:rsidRDefault="00B3499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0E2CD9" w14:textId="77777777" w:rsidR="00B34995" w:rsidRDefault="00B34995" w:rsidP="00F50131">
      <w:pPr>
        <w:spacing w:after="0" w:line="240" w:lineRule="auto"/>
      </w:pPr>
      <w:r>
        <w:separator/>
      </w:r>
    </w:p>
  </w:footnote>
  <w:footnote w:type="continuationSeparator" w:id="0">
    <w:p w14:paraId="48122920" w14:textId="77777777" w:rsidR="00B34995" w:rsidRDefault="00B34995" w:rsidP="00F5013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unt, Andre (O&amp;A, Hobart)">
    <w15:presenceInfo w15:providerId="AD" w15:userId="S-1-5-21-61289985-2027487937-1858953157-2555"/>
  </w15:person>
  <w15:person w15:author="Maia Kapur">
    <w15:presenceInfo w15:providerId="None" w15:userId="Maia 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revisionView w:insDel="0"/>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63DF7"/>
    <w:rsid w:val="00011E4F"/>
    <w:rsid w:val="00015DE8"/>
    <w:rsid w:val="0002109F"/>
    <w:rsid w:val="00022CBF"/>
    <w:rsid w:val="00023BC7"/>
    <w:rsid w:val="00034C3F"/>
    <w:rsid w:val="00035951"/>
    <w:rsid w:val="00040589"/>
    <w:rsid w:val="00040834"/>
    <w:rsid w:val="00041153"/>
    <w:rsid w:val="00051E7E"/>
    <w:rsid w:val="00054CB8"/>
    <w:rsid w:val="00055CBF"/>
    <w:rsid w:val="0006425B"/>
    <w:rsid w:val="0006514B"/>
    <w:rsid w:val="00072BEE"/>
    <w:rsid w:val="000B4B1F"/>
    <w:rsid w:val="000C2205"/>
    <w:rsid w:val="000C6B26"/>
    <w:rsid w:val="000E651C"/>
    <w:rsid w:val="00101D8E"/>
    <w:rsid w:val="0011113B"/>
    <w:rsid w:val="00113A0A"/>
    <w:rsid w:val="00114FC5"/>
    <w:rsid w:val="00117953"/>
    <w:rsid w:val="00126E61"/>
    <w:rsid w:val="00135ED3"/>
    <w:rsid w:val="001424C8"/>
    <w:rsid w:val="001523D4"/>
    <w:rsid w:val="00160DD0"/>
    <w:rsid w:val="0016210F"/>
    <w:rsid w:val="001770D8"/>
    <w:rsid w:val="001824C5"/>
    <w:rsid w:val="00193066"/>
    <w:rsid w:val="001976BB"/>
    <w:rsid w:val="001A1B0A"/>
    <w:rsid w:val="001A5A05"/>
    <w:rsid w:val="001B21D9"/>
    <w:rsid w:val="001B234F"/>
    <w:rsid w:val="001C0800"/>
    <w:rsid w:val="001C2BDC"/>
    <w:rsid w:val="001C70C8"/>
    <w:rsid w:val="001C7EC3"/>
    <w:rsid w:val="001E0B96"/>
    <w:rsid w:val="002052E5"/>
    <w:rsid w:val="002073D8"/>
    <w:rsid w:val="00207531"/>
    <w:rsid w:val="00212215"/>
    <w:rsid w:val="002151D9"/>
    <w:rsid w:val="002239EF"/>
    <w:rsid w:val="00234EF2"/>
    <w:rsid w:val="00246216"/>
    <w:rsid w:val="00247F68"/>
    <w:rsid w:val="00287B91"/>
    <w:rsid w:val="00291EEB"/>
    <w:rsid w:val="002A7BD5"/>
    <w:rsid w:val="002B485F"/>
    <w:rsid w:val="002B78B9"/>
    <w:rsid w:val="002D4639"/>
    <w:rsid w:val="002E02EB"/>
    <w:rsid w:val="002E1DDC"/>
    <w:rsid w:val="002E3E62"/>
    <w:rsid w:val="003057E6"/>
    <w:rsid w:val="003071B2"/>
    <w:rsid w:val="0031135F"/>
    <w:rsid w:val="00311F47"/>
    <w:rsid w:val="003219D9"/>
    <w:rsid w:val="0032228C"/>
    <w:rsid w:val="00330BD9"/>
    <w:rsid w:val="003313E9"/>
    <w:rsid w:val="00333E80"/>
    <w:rsid w:val="00344618"/>
    <w:rsid w:val="00347759"/>
    <w:rsid w:val="003532CB"/>
    <w:rsid w:val="00357218"/>
    <w:rsid w:val="003640BA"/>
    <w:rsid w:val="00377CE3"/>
    <w:rsid w:val="00390CEC"/>
    <w:rsid w:val="003A11B9"/>
    <w:rsid w:val="003C13A9"/>
    <w:rsid w:val="003C6F9E"/>
    <w:rsid w:val="003D604A"/>
    <w:rsid w:val="003E6E79"/>
    <w:rsid w:val="003F06AE"/>
    <w:rsid w:val="00416528"/>
    <w:rsid w:val="00422D4B"/>
    <w:rsid w:val="0043545A"/>
    <w:rsid w:val="0044373E"/>
    <w:rsid w:val="00446FD4"/>
    <w:rsid w:val="004613FD"/>
    <w:rsid w:val="00461B39"/>
    <w:rsid w:val="004906F5"/>
    <w:rsid w:val="004973C8"/>
    <w:rsid w:val="004A2A12"/>
    <w:rsid w:val="004B3FA4"/>
    <w:rsid w:val="004C0E4D"/>
    <w:rsid w:val="004C118F"/>
    <w:rsid w:val="004C78D8"/>
    <w:rsid w:val="004D4C29"/>
    <w:rsid w:val="004E0036"/>
    <w:rsid w:val="004E048A"/>
    <w:rsid w:val="004F2F0A"/>
    <w:rsid w:val="00501E09"/>
    <w:rsid w:val="00503E71"/>
    <w:rsid w:val="00506197"/>
    <w:rsid w:val="00511A2F"/>
    <w:rsid w:val="00513905"/>
    <w:rsid w:val="00517735"/>
    <w:rsid w:val="00533635"/>
    <w:rsid w:val="005443E0"/>
    <w:rsid w:val="005453B8"/>
    <w:rsid w:val="0054799E"/>
    <w:rsid w:val="0055586B"/>
    <w:rsid w:val="005624A6"/>
    <w:rsid w:val="0056300A"/>
    <w:rsid w:val="00564486"/>
    <w:rsid w:val="005746C7"/>
    <w:rsid w:val="005866AE"/>
    <w:rsid w:val="00586BBE"/>
    <w:rsid w:val="0059154F"/>
    <w:rsid w:val="005937F2"/>
    <w:rsid w:val="0059460E"/>
    <w:rsid w:val="005A0B2F"/>
    <w:rsid w:val="005B4E96"/>
    <w:rsid w:val="005B70FF"/>
    <w:rsid w:val="005C020F"/>
    <w:rsid w:val="005C3972"/>
    <w:rsid w:val="005D279D"/>
    <w:rsid w:val="005D4DA3"/>
    <w:rsid w:val="005F0B48"/>
    <w:rsid w:val="005F61EE"/>
    <w:rsid w:val="00623282"/>
    <w:rsid w:val="00624B17"/>
    <w:rsid w:val="006264A4"/>
    <w:rsid w:val="00642D5E"/>
    <w:rsid w:val="00647FF6"/>
    <w:rsid w:val="00656B62"/>
    <w:rsid w:val="006610ED"/>
    <w:rsid w:val="00661E95"/>
    <w:rsid w:val="00662741"/>
    <w:rsid w:val="00674D52"/>
    <w:rsid w:val="00681741"/>
    <w:rsid w:val="00683D81"/>
    <w:rsid w:val="00694D64"/>
    <w:rsid w:val="006A1870"/>
    <w:rsid w:val="006A3AFF"/>
    <w:rsid w:val="006B09E1"/>
    <w:rsid w:val="006C4182"/>
    <w:rsid w:val="006D560E"/>
    <w:rsid w:val="006D6090"/>
    <w:rsid w:val="006E0EB2"/>
    <w:rsid w:val="006E2C2C"/>
    <w:rsid w:val="00707024"/>
    <w:rsid w:val="00712DA0"/>
    <w:rsid w:val="00751302"/>
    <w:rsid w:val="00761C2B"/>
    <w:rsid w:val="007650C2"/>
    <w:rsid w:val="007671B8"/>
    <w:rsid w:val="00782268"/>
    <w:rsid w:val="00786E5E"/>
    <w:rsid w:val="0079320C"/>
    <w:rsid w:val="007938F6"/>
    <w:rsid w:val="007A1261"/>
    <w:rsid w:val="007A3BAC"/>
    <w:rsid w:val="007A3DB6"/>
    <w:rsid w:val="007C3A1A"/>
    <w:rsid w:val="007C3FF6"/>
    <w:rsid w:val="007E7B4A"/>
    <w:rsid w:val="007F2E22"/>
    <w:rsid w:val="007F51DE"/>
    <w:rsid w:val="00800100"/>
    <w:rsid w:val="00803D30"/>
    <w:rsid w:val="00804CF1"/>
    <w:rsid w:val="00805C18"/>
    <w:rsid w:val="008074A5"/>
    <w:rsid w:val="0083413E"/>
    <w:rsid w:val="00850AF1"/>
    <w:rsid w:val="00850F85"/>
    <w:rsid w:val="008567BF"/>
    <w:rsid w:val="00863DF7"/>
    <w:rsid w:val="008719C6"/>
    <w:rsid w:val="00873DA6"/>
    <w:rsid w:val="008849C3"/>
    <w:rsid w:val="00886155"/>
    <w:rsid w:val="008936F5"/>
    <w:rsid w:val="008A4098"/>
    <w:rsid w:val="008A53BD"/>
    <w:rsid w:val="008A6648"/>
    <w:rsid w:val="008B2D6F"/>
    <w:rsid w:val="008B3D07"/>
    <w:rsid w:val="008B5972"/>
    <w:rsid w:val="008C7E57"/>
    <w:rsid w:val="008D0470"/>
    <w:rsid w:val="008D5E7B"/>
    <w:rsid w:val="00902FC3"/>
    <w:rsid w:val="009062F8"/>
    <w:rsid w:val="00906A89"/>
    <w:rsid w:val="009245F5"/>
    <w:rsid w:val="00934441"/>
    <w:rsid w:val="00941818"/>
    <w:rsid w:val="009446B6"/>
    <w:rsid w:val="00956016"/>
    <w:rsid w:val="00957F10"/>
    <w:rsid w:val="0096581C"/>
    <w:rsid w:val="00971118"/>
    <w:rsid w:val="009778C1"/>
    <w:rsid w:val="00981A9D"/>
    <w:rsid w:val="009835A8"/>
    <w:rsid w:val="00984839"/>
    <w:rsid w:val="009874B2"/>
    <w:rsid w:val="009913FD"/>
    <w:rsid w:val="00992E9D"/>
    <w:rsid w:val="00994FE7"/>
    <w:rsid w:val="00997CA2"/>
    <w:rsid w:val="009A5D38"/>
    <w:rsid w:val="009B1088"/>
    <w:rsid w:val="009B2BA1"/>
    <w:rsid w:val="009C334D"/>
    <w:rsid w:val="009C34F2"/>
    <w:rsid w:val="009E361C"/>
    <w:rsid w:val="009E6008"/>
    <w:rsid w:val="009F68F2"/>
    <w:rsid w:val="00A025ED"/>
    <w:rsid w:val="00A04F68"/>
    <w:rsid w:val="00A0545B"/>
    <w:rsid w:val="00A076F1"/>
    <w:rsid w:val="00A1303A"/>
    <w:rsid w:val="00A21CD5"/>
    <w:rsid w:val="00A23F50"/>
    <w:rsid w:val="00A26B70"/>
    <w:rsid w:val="00A32004"/>
    <w:rsid w:val="00A438F1"/>
    <w:rsid w:val="00A44F12"/>
    <w:rsid w:val="00A46BB7"/>
    <w:rsid w:val="00A50DB7"/>
    <w:rsid w:val="00A528BA"/>
    <w:rsid w:val="00A649CB"/>
    <w:rsid w:val="00A834A2"/>
    <w:rsid w:val="00A9055E"/>
    <w:rsid w:val="00A905FF"/>
    <w:rsid w:val="00A9532D"/>
    <w:rsid w:val="00AA00EF"/>
    <w:rsid w:val="00AA0890"/>
    <w:rsid w:val="00AA168A"/>
    <w:rsid w:val="00AC07CF"/>
    <w:rsid w:val="00AC2082"/>
    <w:rsid w:val="00AE4031"/>
    <w:rsid w:val="00AE4E48"/>
    <w:rsid w:val="00AE5182"/>
    <w:rsid w:val="00AE7DBA"/>
    <w:rsid w:val="00B06507"/>
    <w:rsid w:val="00B24C55"/>
    <w:rsid w:val="00B30926"/>
    <w:rsid w:val="00B34995"/>
    <w:rsid w:val="00B4245B"/>
    <w:rsid w:val="00B561EA"/>
    <w:rsid w:val="00B614FB"/>
    <w:rsid w:val="00B64E40"/>
    <w:rsid w:val="00B8111C"/>
    <w:rsid w:val="00B834E2"/>
    <w:rsid w:val="00B8591D"/>
    <w:rsid w:val="00B91A35"/>
    <w:rsid w:val="00B91B45"/>
    <w:rsid w:val="00B94D25"/>
    <w:rsid w:val="00B96D87"/>
    <w:rsid w:val="00BB02E4"/>
    <w:rsid w:val="00BB7E4C"/>
    <w:rsid w:val="00BC119C"/>
    <w:rsid w:val="00BD06D8"/>
    <w:rsid w:val="00BD6121"/>
    <w:rsid w:val="00BE49DA"/>
    <w:rsid w:val="00BE6203"/>
    <w:rsid w:val="00BE6536"/>
    <w:rsid w:val="00BF14AE"/>
    <w:rsid w:val="00BF5E1D"/>
    <w:rsid w:val="00BF6D53"/>
    <w:rsid w:val="00C028BF"/>
    <w:rsid w:val="00C050D7"/>
    <w:rsid w:val="00C0694A"/>
    <w:rsid w:val="00C116AB"/>
    <w:rsid w:val="00C12722"/>
    <w:rsid w:val="00C13128"/>
    <w:rsid w:val="00C14891"/>
    <w:rsid w:val="00C171D8"/>
    <w:rsid w:val="00C17C15"/>
    <w:rsid w:val="00C21424"/>
    <w:rsid w:val="00C27622"/>
    <w:rsid w:val="00C277A8"/>
    <w:rsid w:val="00C30B09"/>
    <w:rsid w:val="00C37393"/>
    <w:rsid w:val="00C409C1"/>
    <w:rsid w:val="00C40B51"/>
    <w:rsid w:val="00C40E68"/>
    <w:rsid w:val="00C41D19"/>
    <w:rsid w:val="00C4256E"/>
    <w:rsid w:val="00C45993"/>
    <w:rsid w:val="00C46280"/>
    <w:rsid w:val="00C53F0B"/>
    <w:rsid w:val="00C56542"/>
    <w:rsid w:val="00C576FF"/>
    <w:rsid w:val="00C7661B"/>
    <w:rsid w:val="00C778A2"/>
    <w:rsid w:val="00C87747"/>
    <w:rsid w:val="00C9472F"/>
    <w:rsid w:val="00CB267E"/>
    <w:rsid w:val="00CB7C57"/>
    <w:rsid w:val="00CC2377"/>
    <w:rsid w:val="00CC4BA6"/>
    <w:rsid w:val="00CD03F1"/>
    <w:rsid w:val="00CE5705"/>
    <w:rsid w:val="00CF44FC"/>
    <w:rsid w:val="00CF64E2"/>
    <w:rsid w:val="00D025B8"/>
    <w:rsid w:val="00D103E8"/>
    <w:rsid w:val="00D10DE4"/>
    <w:rsid w:val="00D12A77"/>
    <w:rsid w:val="00D15237"/>
    <w:rsid w:val="00D1784D"/>
    <w:rsid w:val="00D24852"/>
    <w:rsid w:val="00D4232C"/>
    <w:rsid w:val="00D55A0E"/>
    <w:rsid w:val="00D63C6D"/>
    <w:rsid w:val="00D7177D"/>
    <w:rsid w:val="00D74412"/>
    <w:rsid w:val="00D7747A"/>
    <w:rsid w:val="00D87B6B"/>
    <w:rsid w:val="00D90467"/>
    <w:rsid w:val="00D94719"/>
    <w:rsid w:val="00D949F9"/>
    <w:rsid w:val="00DA25A6"/>
    <w:rsid w:val="00DB3C75"/>
    <w:rsid w:val="00DC2699"/>
    <w:rsid w:val="00DC591D"/>
    <w:rsid w:val="00DC5CC5"/>
    <w:rsid w:val="00DF03FD"/>
    <w:rsid w:val="00DF076A"/>
    <w:rsid w:val="00DF1D91"/>
    <w:rsid w:val="00DF246C"/>
    <w:rsid w:val="00E022D1"/>
    <w:rsid w:val="00E03CCB"/>
    <w:rsid w:val="00E04E95"/>
    <w:rsid w:val="00E05953"/>
    <w:rsid w:val="00E11D94"/>
    <w:rsid w:val="00E11EFB"/>
    <w:rsid w:val="00E2026F"/>
    <w:rsid w:val="00E20C70"/>
    <w:rsid w:val="00E20E6D"/>
    <w:rsid w:val="00E21EB4"/>
    <w:rsid w:val="00E237EF"/>
    <w:rsid w:val="00E23A55"/>
    <w:rsid w:val="00E262AD"/>
    <w:rsid w:val="00E315C6"/>
    <w:rsid w:val="00E3160E"/>
    <w:rsid w:val="00E3743B"/>
    <w:rsid w:val="00E37F79"/>
    <w:rsid w:val="00E41395"/>
    <w:rsid w:val="00E43064"/>
    <w:rsid w:val="00E52C94"/>
    <w:rsid w:val="00E57469"/>
    <w:rsid w:val="00E61645"/>
    <w:rsid w:val="00E86935"/>
    <w:rsid w:val="00E9478C"/>
    <w:rsid w:val="00E96E28"/>
    <w:rsid w:val="00E96E82"/>
    <w:rsid w:val="00E97386"/>
    <w:rsid w:val="00E9782A"/>
    <w:rsid w:val="00EA2C4E"/>
    <w:rsid w:val="00EB5DF5"/>
    <w:rsid w:val="00EC5D55"/>
    <w:rsid w:val="00EC7554"/>
    <w:rsid w:val="00ED2D44"/>
    <w:rsid w:val="00EE0A9B"/>
    <w:rsid w:val="00EE33E5"/>
    <w:rsid w:val="00EF7684"/>
    <w:rsid w:val="00F0163E"/>
    <w:rsid w:val="00F04534"/>
    <w:rsid w:val="00F13628"/>
    <w:rsid w:val="00F202ED"/>
    <w:rsid w:val="00F218DA"/>
    <w:rsid w:val="00F25AB3"/>
    <w:rsid w:val="00F315C8"/>
    <w:rsid w:val="00F31919"/>
    <w:rsid w:val="00F33728"/>
    <w:rsid w:val="00F40060"/>
    <w:rsid w:val="00F44B12"/>
    <w:rsid w:val="00F46C6D"/>
    <w:rsid w:val="00F50131"/>
    <w:rsid w:val="00F65EE9"/>
    <w:rsid w:val="00F66EB8"/>
    <w:rsid w:val="00F75BC7"/>
    <w:rsid w:val="00F80A7B"/>
    <w:rsid w:val="00F82A07"/>
    <w:rsid w:val="00F82EB2"/>
    <w:rsid w:val="00F919FB"/>
    <w:rsid w:val="00F94063"/>
    <w:rsid w:val="00F96E2F"/>
    <w:rsid w:val="00FA0991"/>
    <w:rsid w:val="00FC6A65"/>
    <w:rsid w:val="00FE3F58"/>
    <w:rsid w:val="00FE4275"/>
    <w:rsid w:val="00FE60FA"/>
    <w:rsid w:val="00FF6D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860CF3C"/>
  <w15:chartTrackingRefBased/>
  <w15:docId w15:val="{BD65D2FC-078F-47CF-8FAD-B1992027B5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78C1"/>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paragraph" w:styleId="Heading2">
    <w:name w:val="heading 2"/>
    <w:basedOn w:val="Normal"/>
    <w:next w:val="Normal"/>
    <w:link w:val="Heading2Char"/>
    <w:uiPriority w:val="9"/>
    <w:unhideWhenUsed/>
    <w:qFormat/>
    <w:rsid w:val="00E05953"/>
    <w:pPr>
      <w:keepNext/>
      <w:keepLines/>
      <w:spacing w:before="40" w:after="0"/>
      <w:outlineLvl w:val="1"/>
    </w:pPr>
    <w:rPr>
      <w:rFonts w:eastAsiaTheme="majorEastAsia"/>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semiHidden/>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semiHidden/>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semiHidden/>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 w:type="character" w:customStyle="1" w:styleId="Heading2Char">
    <w:name w:val="Heading 2 Char"/>
    <w:basedOn w:val="DefaultParagraphFont"/>
    <w:link w:val="Heading2"/>
    <w:uiPriority w:val="9"/>
    <w:rsid w:val="00E05953"/>
    <w:rPr>
      <w:rFonts w:ascii="Times New Roman" w:eastAsiaTheme="majorEastAsia" w:hAnsi="Times New Roman" w:cs="Times New Roman"/>
      <w: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1991958">
      <w:bodyDiv w:val="1"/>
      <w:marLeft w:val="0"/>
      <w:marRight w:val="0"/>
      <w:marTop w:val="0"/>
      <w:marBottom w:val="0"/>
      <w:divBdr>
        <w:top w:val="none" w:sz="0" w:space="0" w:color="auto"/>
        <w:left w:val="none" w:sz="0" w:space="0" w:color="auto"/>
        <w:bottom w:val="none" w:sz="0" w:space="0" w:color="auto"/>
        <w:right w:val="none" w:sz="0" w:space="0" w:color="auto"/>
      </w:divBdr>
    </w:div>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1.xml"/><Relationship Id="rId19"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8F2EC8-DFC1-4DF9-A931-582E3445FD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8</Pages>
  <Words>14354</Words>
  <Characters>81964</Characters>
  <Application>Microsoft Office Word</Application>
  <DocSecurity>0</DocSecurity>
  <Lines>1821</Lines>
  <Paragraphs>7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5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apur</dc:creator>
  <cp:keywords/>
  <dc:description/>
  <cp:lastModifiedBy>Punt, Andre (O&amp;A, Hobart)</cp:lastModifiedBy>
  <cp:revision>3</cp:revision>
  <dcterms:created xsi:type="dcterms:W3CDTF">2019-01-23T15:45:00Z</dcterms:created>
  <dcterms:modified xsi:type="dcterms:W3CDTF">2019-01-23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